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9E1AE55" w14:textId="4BA2B626" w:rsidR="00CF1B3C" w:rsidRDefault="00CF1B3C" w:rsidP="35E0643E">
      <w:pPr>
        <w:spacing w:line="480" w:lineRule="auto"/>
        <w:jc w:val="center"/>
        <w:rPr>
          <w:b/>
          <w:bCs/>
          <w:sz w:val="40"/>
          <w:szCs w:val="40"/>
        </w:rPr>
      </w:pPr>
      <w:r w:rsidRPr="35E0643E">
        <w:rPr>
          <w:b/>
          <w:bCs/>
          <w:sz w:val="40"/>
          <w:szCs w:val="40"/>
        </w:rPr>
        <w:t>CONCEPTUAL DESIGN DOCUMENT</w:t>
      </w:r>
    </w:p>
    <w:p w14:paraId="31E9A3CF" w14:textId="77777777" w:rsidR="00CF1B3C" w:rsidRDefault="00CF1B3C" w:rsidP="00CF1B3C">
      <w:pPr>
        <w:spacing w:line="480" w:lineRule="auto"/>
        <w:jc w:val="center"/>
        <w:rPr>
          <w:sz w:val="40"/>
          <w:szCs w:val="40"/>
        </w:rPr>
      </w:pPr>
    </w:p>
    <w:p w14:paraId="6B3E0720" w14:textId="6783B263" w:rsidR="00CF1B3C" w:rsidRDefault="00CF1B3C" w:rsidP="00CF1B3C">
      <w:pPr>
        <w:jc w:val="center"/>
        <w:rPr>
          <w:szCs w:val="24"/>
        </w:rPr>
      </w:pPr>
      <w:r>
        <w:rPr>
          <w:noProof/>
        </w:rPr>
        <w:drawing>
          <wp:inline distT="0" distB="0" distL="0" distR="0" wp14:anchorId="6345DAA4" wp14:editId="5480AD42">
            <wp:extent cx="2543175" cy="2543175"/>
            <wp:effectExtent l="0" t="0" r="0" b="0"/>
            <wp:docPr id="1313429077" name="Picture 1313429077" descr="A logo of a person carrying a large tabl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429077" name="Picture 1" descr="A logo of a person carrying a large table&#10;&#10;Description automatically generated"/>
                    <pic:cNvPicPr>
                      <a:picLocks noChangeAspect="1" noChangeArrowheads="1"/>
                    </pic:cNvPicPr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543175" cy="254317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5A4490A" w14:textId="77777777" w:rsidR="00CF1B3C" w:rsidRDefault="00CF1B3C" w:rsidP="00CF1B3C">
      <w:pPr>
        <w:jc w:val="center"/>
        <w:rPr>
          <w:szCs w:val="24"/>
        </w:rPr>
      </w:pPr>
    </w:p>
    <w:p w14:paraId="4A92EC8F" w14:textId="77777777" w:rsidR="00CF1B3C" w:rsidRDefault="00CF1B3C" w:rsidP="00CF1B3C">
      <w:pPr>
        <w:jc w:val="center"/>
        <w:rPr>
          <w:szCs w:val="24"/>
        </w:rPr>
      </w:pPr>
    </w:p>
    <w:p w14:paraId="018A0152" w14:textId="77777777" w:rsidR="00CF1B3C" w:rsidRDefault="00CF1B3C" w:rsidP="00CF1B3C">
      <w:pPr>
        <w:jc w:val="center"/>
        <w:rPr>
          <w:szCs w:val="24"/>
        </w:rPr>
      </w:pPr>
    </w:p>
    <w:p w14:paraId="26615253" w14:textId="77777777" w:rsidR="00CF1B3C" w:rsidRDefault="00CF1B3C" w:rsidP="00CF1B3C">
      <w:pPr>
        <w:jc w:val="center"/>
        <w:rPr>
          <w:szCs w:val="24"/>
        </w:rPr>
      </w:pPr>
      <w:r>
        <w:rPr>
          <w:szCs w:val="24"/>
        </w:rPr>
        <w:t>By</w:t>
      </w:r>
    </w:p>
    <w:p w14:paraId="7EA00215" w14:textId="77777777" w:rsidR="00CF1B3C" w:rsidRDefault="00CF1B3C" w:rsidP="00CF1B3C">
      <w:pPr>
        <w:jc w:val="center"/>
        <w:rPr>
          <w:szCs w:val="24"/>
        </w:rPr>
      </w:pPr>
    </w:p>
    <w:p w14:paraId="675277D5" w14:textId="599DE1FA" w:rsidR="00CF1B3C" w:rsidRDefault="002B2C97" w:rsidP="00CF1B3C">
      <w:pPr>
        <w:jc w:val="center"/>
        <w:rPr>
          <w:szCs w:val="24"/>
        </w:rPr>
      </w:pPr>
      <w:r>
        <w:rPr>
          <w:szCs w:val="24"/>
        </w:rPr>
        <w:t>Natalie Gonzalez</w:t>
      </w:r>
    </w:p>
    <w:p w14:paraId="61CC23F5" w14:textId="77777777" w:rsidR="00CF1B3C" w:rsidRDefault="00CF1B3C" w:rsidP="00CF1B3C">
      <w:pPr>
        <w:jc w:val="center"/>
        <w:rPr>
          <w:szCs w:val="24"/>
        </w:rPr>
      </w:pPr>
    </w:p>
    <w:p w14:paraId="6F8C5853" w14:textId="77777777" w:rsidR="00CF1B3C" w:rsidRDefault="00CF1B3C" w:rsidP="00CF1B3C">
      <w:pPr>
        <w:jc w:val="center"/>
        <w:rPr>
          <w:szCs w:val="24"/>
        </w:rPr>
      </w:pPr>
    </w:p>
    <w:p w14:paraId="76255EB0" w14:textId="77777777" w:rsidR="00CF1B3C" w:rsidRDefault="00CF1B3C" w:rsidP="00CF1B3C">
      <w:pPr>
        <w:jc w:val="center"/>
        <w:rPr>
          <w:rFonts w:ascii="Calibri" w:eastAsia="Calibri" w:hAnsi="Calibri" w:cs="Calibri"/>
          <w:sz w:val="27"/>
          <w:szCs w:val="27"/>
        </w:rPr>
      </w:pPr>
      <w:r>
        <w:rPr>
          <w:rFonts w:ascii="Calibri" w:eastAsia="Calibri" w:hAnsi="Calibri" w:cs="Calibri"/>
          <w:sz w:val="27"/>
          <w:szCs w:val="27"/>
        </w:rPr>
        <w:t>Submitted to Dr. Isenberg and Dr. Adams</w:t>
      </w:r>
      <w:r>
        <w:br/>
      </w:r>
      <w:r>
        <w:rPr>
          <w:rFonts w:ascii="Calibri" w:eastAsia="Calibri" w:hAnsi="Calibri" w:cs="Calibri"/>
          <w:sz w:val="27"/>
          <w:szCs w:val="27"/>
        </w:rPr>
        <w:t>of Embry-Riddle Aeronautical University</w:t>
      </w:r>
      <w:r>
        <w:br/>
      </w:r>
      <w:r>
        <w:rPr>
          <w:rFonts w:ascii="Calibri" w:eastAsia="Calibri" w:hAnsi="Calibri" w:cs="Calibri"/>
          <w:sz w:val="27"/>
          <w:szCs w:val="27"/>
        </w:rPr>
        <w:t>in Partial Fulfillment of the Course Requirements for ME 407 and COM 420</w:t>
      </w:r>
      <w:r>
        <w:br/>
      </w:r>
    </w:p>
    <w:p w14:paraId="12AE6D91" w14:textId="43313219" w:rsidR="00CF1B3C" w:rsidRDefault="00CF1B3C" w:rsidP="00CF1B3C">
      <w:pPr>
        <w:jc w:val="center"/>
        <w:rPr>
          <w:rFonts w:ascii="Calibri" w:eastAsia="Calibri" w:hAnsi="Calibri" w:cs="Calibri"/>
          <w:sz w:val="27"/>
          <w:szCs w:val="27"/>
        </w:rPr>
      </w:pPr>
      <w:r>
        <w:rPr>
          <w:rFonts w:ascii="Calibri" w:eastAsia="Calibri" w:hAnsi="Calibri" w:cs="Calibri"/>
          <w:sz w:val="27"/>
          <w:szCs w:val="27"/>
        </w:rPr>
        <w:t>9/2</w:t>
      </w:r>
      <w:r w:rsidR="002B2C97">
        <w:rPr>
          <w:rFonts w:ascii="Calibri" w:eastAsia="Calibri" w:hAnsi="Calibri" w:cs="Calibri"/>
          <w:sz w:val="27"/>
          <w:szCs w:val="27"/>
        </w:rPr>
        <w:t>9</w:t>
      </w:r>
      <w:r>
        <w:rPr>
          <w:rFonts w:ascii="Calibri" w:eastAsia="Calibri" w:hAnsi="Calibri" w:cs="Calibri"/>
          <w:sz w:val="27"/>
          <w:szCs w:val="27"/>
        </w:rPr>
        <w:t>/23</w:t>
      </w:r>
    </w:p>
    <w:p w14:paraId="130D5335" w14:textId="77777777" w:rsidR="00EA5B59" w:rsidRDefault="00EA5B59"/>
    <w:p w14:paraId="430C9E61" w14:textId="77777777" w:rsidR="00CF1B3C" w:rsidRDefault="00CF1B3C"/>
    <w:p w14:paraId="5EA15AA6" w14:textId="77777777" w:rsidR="00CF1B3C" w:rsidRDefault="00CF1B3C"/>
    <w:p w14:paraId="255EE3C7" w14:textId="77777777" w:rsidR="00CF1B3C" w:rsidRDefault="00CF1B3C"/>
    <w:p w14:paraId="0CF8D1A7" w14:textId="77777777" w:rsidR="00CF1B3C" w:rsidRDefault="00CF1B3C"/>
    <w:p w14:paraId="6439AF06" w14:textId="77777777" w:rsidR="00CF1B3C" w:rsidRDefault="00CF1B3C"/>
    <w:p w14:paraId="52E42EA9" w14:textId="77777777" w:rsidR="00CF1B3C" w:rsidRDefault="00CF1B3C"/>
    <w:p w14:paraId="7EBD921B" w14:textId="77777777" w:rsidR="00CF1B3C" w:rsidRDefault="00CF1B3C"/>
    <w:p w14:paraId="5BAE5999" w14:textId="77777777" w:rsidR="00CF1B3C" w:rsidRDefault="00CF1B3C"/>
    <w:p w14:paraId="4F06863D" w14:textId="77777777" w:rsidR="00592739" w:rsidRDefault="00592739" w:rsidP="00CF1B3C">
      <w:pPr>
        <w:jc w:val="center"/>
      </w:pPr>
    </w:p>
    <w:p w14:paraId="0C07E1EF" w14:textId="07D59E52" w:rsidR="00592739" w:rsidRDefault="00592739" w:rsidP="006D2970">
      <w:pPr>
        <w:pStyle w:val="Heading1"/>
      </w:pPr>
      <w:bookmarkStart w:id="0" w:name="_Toc146847214"/>
      <w:r>
        <w:lastRenderedPageBreak/>
        <w:t>ABSTRACT</w:t>
      </w:r>
      <w:bookmarkEnd w:id="0"/>
    </w:p>
    <w:p w14:paraId="007827D0" w14:textId="007AD422" w:rsidR="00867043" w:rsidRPr="006D2970" w:rsidRDefault="00294888" w:rsidP="006D2970">
      <w:r w:rsidRPr="00294888">
        <w:t xml:space="preserve">This conceptual design review presents an innovative stairlift system aimed at revolutionizing mobility solutions for individuals with </w:t>
      </w:r>
      <w:r>
        <w:t xml:space="preserve">and without </w:t>
      </w:r>
      <w:r w:rsidRPr="00294888">
        <w:t xml:space="preserve">limited mobility or disabilities. Traditional staircases have long presented challenges for </w:t>
      </w:r>
      <w:r>
        <w:t>all</w:t>
      </w:r>
      <w:r w:rsidRPr="00294888">
        <w:t>, necessitating the need for assistive devices. The proposed stair lift system offers a novel approach to address these challenges by providing a safe, efficient, and user-friendly solution for navigating stairs.</w:t>
      </w:r>
    </w:p>
    <w:p w14:paraId="52189315" w14:textId="77777777" w:rsidR="00592739" w:rsidRDefault="00592739" w:rsidP="00CF1B3C">
      <w:pPr>
        <w:jc w:val="center"/>
        <w:rPr>
          <w:sz w:val="40"/>
          <w:szCs w:val="40"/>
        </w:rPr>
      </w:pPr>
    </w:p>
    <w:p w14:paraId="18BA22D3" w14:textId="77777777" w:rsidR="00592739" w:rsidRDefault="00592739" w:rsidP="00CF1B3C">
      <w:pPr>
        <w:jc w:val="center"/>
        <w:rPr>
          <w:sz w:val="40"/>
          <w:szCs w:val="40"/>
        </w:rPr>
      </w:pPr>
    </w:p>
    <w:p w14:paraId="45873244" w14:textId="77777777" w:rsidR="00592739" w:rsidRDefault="00592739" w:rsidP="00CF1B3C">
      <w:pPr>
        <w:jc w:val="center"/>
        <w:rPr>
          <w:sz w:val="40"/>
          <w:szCs w:val="40"/>
        </w:rPr>
      </w:pPr>
    </w:p>
    <w:p w14:paraId="14AD576B" w14:textId="77777777" w:rsidR="00592739" w:rsidRDefault="00592739" w:rsidP="00CF1B3C">
      <w:pPr>
        <w:jc w:val="center"/>
        <w:rPr>
          <w:sz w:val="40"/>
          <w:szCs w:val="40"/>
        </w:rPr>
      </w:pPr>
    </w:p>
    <w:p w14:paraId="59282796" w14:textId="77777777" w:rsidR="00592739" w:rsidRDefault="00592739" w:rsidP="00CF1B3C">
      <w:pPr>
        <w:jc w:val="center"/>
        <w:rPr>
          <w:sz w:val="40"/>
          <w:szCs w:val="40"/>
        </w:rPr>
      </w:pPr>
    </w:p>
    <w:p w14:paraId="74F4E352" w14:textId="77777777" w:rsidR="00592739" w:rsidRDefault="00592739" w:rsidP="00CF1B3C">
      <w:pPr>
        <w:jc w:val="center"/>
        <w:rPr>
          <w:sz w:val="40"/>
          <w:szCs w:val="40"/>
        </w:rPr>
      </w:pPr>
    </w:p>
    <w:p w14:paraId="321296A4" w14:textId="77777777" w:rsidR="00592739" w:rsidRDefault="00592739" w:rsidP="00CF1B3C">
      <w:pPr>
        <w:jc w:val="center"/>
        <w:rPr>
          <w:sz w:val="40"/>
          <w:szCs w:val="40"/>
        </w:rPr>
      </w:pPr>
    </w:p>
    <w:p w14:paraId="779B4C2A" w14:textId="77777777" w:rsidR="00592739" w:rsidRDefault="00592739" w:rsidP="00CF1B3C">
      <w:pPr>
        <w:jc w:val="center"/>
        <w:rPr>
          <w:sz w:val="40"/>
          <w:szCs w:val="40"/>
        </w:rPr>
      </w:pPr>
    </w:p>
    <w:p w14:paraId="0F2E4F92" w14:textId="77777777" w:rsidR="00592739" w:rsidRDefault="00592739" w:rsidP="00CF1B3C">
      <w:pPr>
        <w:jc w:val="center"/>
        <w:rPr>
          <w:sz w:val="40"/>
          <w:szCs w:val="40"/>
        </w:rPr>
      </w:pPr>
    </w:p>
    <w:p w14:paraId="2588426E" w14:textId="77777777" w:rsidR="00592739" w:rsidRDefault="00592739" w:rsidP="00CF1B3C">
      <w:pPr>
        <w:jc w:val="center"/>
        <w:rPr>
          <w:sz w:val="40"/>
          <w:szCs w:val="40"/>
        </w:rPr>
      </w:pPr>
    </w:p>
    <w:p w14:paraId="1958F480" w14:textId="77777777" w:rsidR="00592739" w:rsidRDefault="00592739" w:rsidP="00CF1B3C">
      <w:pPr>
        <w:jc w:val="center"/>
        <w:rPr>
          <w:sz w:val="40"/>
          <w:szCs w:val="40"/>
        </w:rPr>
      </w:pPr>
    </w:p>
    <w:p w14:paraId="4FFA9B90" w14:textId="77777777" w:rsidR="00592739" w:rsidRDefault="00592739" w:rsidP="00CF1B3C">
      <w:pPr>
        <w:jc w:val="center"/>
        <w:rPr>
          <w:sz w:val="40"/>
          <w:szCs w:val="40"/>
        </w:rPr>
      </w:pPr>
    </w:p>
    <w:p w14:paraId="066C263E" w14:textId="77777777" w:rsidR="00592739" w:rsidRDefault="00592739" w:rsidP="00CF1B3C">
      <w:pPr>
        <w:jc w:val="center"/>
        <w:rPr>
          <w:sz w:val="40"/>
          <w:szCs w:val="40"/>
        </w:rPr>
      </w:pPr>
    </w:p>
    <w:p w14:paraId="734B66F2" w14:textId="77777777" w:rsidR="00592739" w:rsidRDefault="00592739" w:rsidP="00CF1B3C">
      <w:pPr>
        <w:jc w:val="center"/>
        <w:rPr>
          <w:sz w:val="40"/>
          <w:szCs w:val="40"/>
        </w:rPr>
      </w:pPr>
    </w:p>
    <w:p w14:paraId="132641F7" w14:textId="77777777" w:rsidR="00592739" w:rsidRDefault="00592739" w:rsidP="00CF1B3C">
      <w:pPr>
        <w:jc w:val="center"/>
        <w:rPr>
          <w:sz w:val="40"/>
          <w:szCs w:val="40"/>
        </w:rPr>
      </w:pPr>
    </w:p>
    <w:p w14:paraId="22547270" w14:textId="77777777" w:rsidR="00592739" w:rsidRDefault="00592739" w:rsidP="00CF1B3C">
      <w:pPr>
        <w:jc w:val="center"/>
        <w:rPr>
          <w:sz w:val="40"/>
          <w:szCs w:val="40"/>
        </w:rPr>
      </w:pPr>
    </w:p>
    <w:p w14:paraId="32D06697" w14:textId="77777777" w:rsidR="00592739" w:rsidRDefault="00592739" w:rsidP="00CF1B3C">
      <w:pPr>
        <w:jc w:val="center"/>
        <w:rPr>
          <w:sz w:val="40"/>
          <w:szCs w:val="40"/>
        </w:rPr>
      </w:pPr>
    </w:p>
    <w:p w14:paraId="14F29367" w14:textId="77777777" w:rsidR="00592739" w:rsidRDefault="00592739" w:rsidP="00CF1B3C">
      <w:pPr>
        <w:jc w:val="center"/>
        <w:rPr>
          <w:sz w:val="40"/>
          <w:szCs w:val="40"/>
        </w:rPr>
      </w:pPr>
    </w:p>
    <w:p w14:paraId="56843278" w14:textId="77777777" w:rsidR="00592739" w:rsidRDefault="00592739" w:rsidP="00CF1B3C">
      <w:pPr>
        <w:jc w:val="center"/>
        <w:rPr>
          <w:sz w:val="40"/>
          <w:szCs w:val="40"/>
        </w:rPr>
      </w:pPr>
    </w:p>
    <w:p w14:paraId="5C792472" w14:textId="77777777" w:rsidR="00592739" w:rsidRDefault="00592739" w:rsidP="00CF1B3C">
      <w:pPr>
        <w:jc w:val="center"/>
        <w:rPr>
          <w:sz w:val="40"/>
          <w:szCs w:val="40"/>
        </w:rPr>
      </w:pPr>
    </w:p>
    <w:p w14:paraId="4E0D5BAE" w14:textId="77777777" w:rsidR="00592739" w:rsidRDefault="00592739" w:rsidP="00CF1B3C">
      <w:pPr>
        <w:jc w:val="center"/>
        <w:rPr>
          <w:sz w:val="40"/>
          <w:szCs w:val="40"/>
        </w:rPr>
      </w:pPr>
    </w:p>
    <w:p w14:paraId="664902AF" w14:textId="77777777" w:rsidR="00592739" w:rsidRDefault="00592739" w:rsidP="00CF1B3C">
      <w:pPr>
        <w:jc w:val="center"/>
        <w:rPr>
          <w:sz w:val="40"/>
          <w:szCs w:val="40"/>
        </w:rPr>
      </w:pPr>
    </w:p>
    <w:p w14:paraId="7AEF92F1" w14:textId="77777777" w:rsidR="00214E76" w:rsidRDefault="00214E76" w:rsidP="00CF1B3C">
      <w:pPr>
        <w:rPr>
          <w:szCs w:val="24"/>
        </w:rPr>
      </w:pPr>
    </w:p>
    <w:sdt>
      <w:sdtPr>
        <w:rPr>
          <w:rFonts w:eastAsiaTheme="minorEastAsia" w:cstheme="minorBidi"/>
          <w:b w:val="0"/>
          <w:color w:val="auto"/>
          <w:kern w:val="2"/>
          <w:sz w:val="24"/>
          <w:szCs w:val="22"/>
          <w:lang w:eastAsia="ja-JP"/>
          <w14:ligatures w14:val="standardContextual"/>
        </w:rPr>
        <w:id w:val="1278987612"/>
        <w:docPartObj>
          <w:docPartGallery w:val="Table of Contents"/>
          <w:docPartUnique/>
        </w:docPartObj>
      </w:sdtPr>
      <w:sdtEndPr>
        <w:rPr>
          <w:bCs/>
          <w:noProof/>
        </w:rPr>
      </w:sdtEndPr>
      <w:sdtContent>
        <w:p w14:paraId="22F78F57" w14:textId="77777777" w:rsidR="00E51335" w:rsidRDefault="00E51335" w:rsidP="00E51335">
          <w:pPr>
            <w:pStyle w:val="TOCHeading"/>
            <w:rPr>
              <w:noProof/>
            </w:rPr>
          </w:pPr>
          <w:r>
            <w:rPr>
              <w:noProof/>
            </w:rPr>
            <w:t>TABLE OF CONTENTS</w:t>
          </w:r>
        </w:p>
        <w:p w14:paraId="46C74C73" w14:textId="335FAFA8" w:rsidR="00E51335" w:rsidRDefault="00214E76">
          <w:pPr>
            <w:pStyle w:val="TOC1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46847214" w:history="1">
            <w:r w:rsidR="00E51335" w:rsidRPr="005E5A38">
              <w:rPr>
                <w:rStyle w:val="Hyperlink"/>
                <w:noProof/>
              </w:rPr>
              <w:t>ABSTRACT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14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 w:rsidR="00794E67">
              <w:rPr>
                <w:noProof/>
                <w:webHidden/>
              </w:rPr>
              <w:t>1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66CCA8D9" w14:textId="36BEA945" w:rsidR="00E51335" w:rsidRDefault="00794E67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15" w:history="1">
            <w:r w:rsidR="00E51335" w:rsidRPr="005E5A38">
              <w:rPr>
                <w:rStyle w:val="Hyperlink"/>
                <w:noProof/>
              </w:rPr>
              <w:t>1.0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</w:rPr>
              <w:t>PROBLEM STATEMENT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15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54767B33" w14:textId="36BB5368" w:rsidR="00E51335" w:rsidRDefault="00794E67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16" w:history="1">
            <w:r w:rsidR="00E51335" w:rsidRPr="005E5A38">
              <w:rPr>
                <w:rStyle w:val="Hyperlink"/>
                <w:noProof/>
              </w:rPr>
              <w:t>2.0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</w:rPr>
              <w:t>REQUIREMENTS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16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606142B8" w14:textId="5D207C85" w:rsidR="00E51335" w:rsidRDefault="00794E67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17" w:history="1">
            <w:r w:rsidR="00E51335" w:rsidRPr="005E5A38">
              <w:rPr>
                <w:rStyle w:val="Hyperlink"/>
                <w:noProof/>
                <w:lang w:eastAsia="en-US"/>
              </w:rPr>
              <w:t>2.1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FUNCTION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17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0E497BF7" w14:textId="767B9D5E" w:rsidR="00E51335" w:rsidRDefault="00794E67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18" w:history="1">
            <w:r w:rsidR="00E51335" w:rsidRPr="005E5A38">
              <w:rPr>
                <w:rStyle w:val="Hyperlink"/>
                <w:noProof/>
                <w:lang w:eastAsia="en-US"/>
              </w:rPr>
              <w:t>2.2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INTERFACING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18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34257485" w14:textId="62F6766D" w:rsidR="00E51335" w:rsidRDefault="00794E67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19" w:history="1">
            <w:r w:rsidR="00E51335" w:rsidRPr="005E5A38">
              <w:rPr>
                <w:rStyle w:val="Hyperlink"/>
                <w:noProof/>
                <w:lang w:eastAsia="en-US"/>
              </w:rPr>
              <w:t>2.3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SAFETY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19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1BF3D83A" w14:textId="0176D822" w:rsidR="00E51335" w:rsidRDefault="00794E67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0" w:history="1">
            <w:r w:rsidR="00E51335" w:rsidRPr="005E5A38">
              <w:rPr>
                <w:rStyle w:val="Hyperlink"/>
                <w:noProof/>
                <w:lang w:eastAsia="en-US"/>
              </w:rPr>
              <w:t>3.0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SYSTEM OVERVIEW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0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74BAEE9A" w14:textId="1F567BA8" w:rsidR="00E51335" w:rsidRDefault="00794E67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1" w:history="1">
            <w:r w:rsidR="00E51335" w:rsidRPr="005E5A38">
              <w:rPr>
                <w:rStyle w:val="Hyperlink"/>
                <w:noProof/>
                <w:lang w:eastAsia="en-US"/>
              </w:rPr>
              <w:t>3.1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Previous Design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1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4260795D" w14:textId="54F4250E" w:rsidR="00E51335" w:rsidRDefault="00794E67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2" w:history="1">
            <w:r w:rsidR="00E51335" w:rsidRPr="005E5A38">
              <w:rPr>
                <w:rStyle w:val="Hyperlink"/>
                <w:noProof/>
                <w:lang w:eastAsia="en-US"/>
              </w:rPr>
              <w:t>3.2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CONCEPT OF OPERATIONS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2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0A1CC286" w14:textId="36302566" w:rsidR="00E51335" w:rsidRDefault="00794E67">
          <w:pPr>
            <w:pStyle w:val="TOC3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3" w:history="1">
            <w:r w:rsidR="00E51335" w:rsidRPr="005E5A38">
              <w:rPr>
                <w:rStyle w:val="Hyperlink"/>
                <w:noProof/>
                <w:lang w:eastAsia="en-US"/>
              </w:rPr>
              <w:t>3.2.1 System Flowchart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3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0C5F4B13" w14:textId="52CB32C9" w:rsidR="00E51335" w:rsidRDefault="00794E67">
          <w:pPr>
            <w:pStyle w:val="TOC3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4" w:history="1">
            <w:r w:rsidR="00E51335" w:rsidRPr="005E5A38">
              <w:rPr>
                <w:rStyle w:val="Hyperlink"/>
                <w:noProof/>
                <w:lang w:eastAsia="en-US"/>
              </w:rPr>
              <w:t>3.2.2 System Overview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4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3ECFDAD0" w14:textId="305E48F4" w:rsidR="00E51335" w:rsidRDefault="00794E67">
          <w:pPr>
            <w:pStyle w:val="TOC2"/>
            <w:tabs>
              <w:tab w:val="left" w:pos="88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5" w:history="1">
            <w:r w:rsidR="00E51335" w:rsidRPr="005E5A38">
              <w:rPr>
                <w:rStyle w:val="Hyperlink"/>
                <w:noProof/>
                <w:lang w:eastAsia="en-US"/>
              </w:rPr>
              <w:t>3.3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SYSTEM COMPONENTS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5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470A3F45" w14:textId="1E2E53AB" w:rsidR="00E51335" w:rsidRDefault="00794E67">
          <w:pPr>
            <w:pStyle w:val="TOC3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6" w:history="1">
            <w:r w:rsidR="00E51335" w:rsidRPr="005E5A38">
              <w:rPr>
                <w:rStyle w:val="Hyperlink"/>
                <w:noProof/>
                <w:lang w:eastAsia="en-US"/>
              </w:rPr>
              <w:t>3.3.1 Sled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6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6F2A0E82" w14:textId="7F2FA166" w:rsidR="00E51335" w:rsidRDefault="00794E67">
          <w:pPr>
            <w:pStyle w:val="TOC3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7" w:history="1">
            <w:r w:rsidR="00E51335" w:rsidRPr="005E5A38">
              <w:rPr>
                <w:rStyle w:val="Hyperlink"/>
                <w:noProof/>
                <w:lang w:eastAsia="en-US"/>
              </w:rPr>
              <w:t>3.3.2 Joints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7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3B7B8644" w14:textId="4DDA13B0" w:rsidR="00E51335" w:rsidRDefault="00794E67">
          <w:pPr>
            <w:pStyle w:val="TOC3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8" w:history="1">
            <w:r w:rsidR="00E51335" w:rsidRPr="005E5A38">
              <w:rPr>
                <w:rStyle w:val="Hyperlink"/>
                <w:noProof/>
                <w:lang w:eastAsia="en-US"/>
              </w:rPr>
              <w:t>3.3.3 Rails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8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0CDAAE0E" w14:textId="1742EDED" w:rsidR="00E51335" w:rsidRDefault="00794E67">
          <w:pPr>
            <w:pStyle w:val="TOC3"/>
            <w:tabs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29" w:history="1">
            <w:r w:rsidR="00E51335" w:rsidRPr="005E5A38">
              <w:rPr>
                <w:rStyle w:val="Hyperlink"/>
                <w:noProof/>
                <w:lang w:eastAsia="en-US"/>
              </w:rPr>
              <w:t>3.3.4 Electronics and Block Diagram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29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3C541046" w14:textId="24D437E0" w:rsidR="00E51335" w:rsidRDefault="00794E67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30" w:history="1">
            <w:r w:rsidR="00E51335" w:rsidRPr="005E5A38">
              <w:rPr>
                <w:rStyle w:val="Hyperlink"/>
                <w:noProof/>
                <w:lang w:eastAsia="en-US"/>
              </w:rPr>
              <w:t xml:space="preserve">4.0 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CONCLUSION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30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00012852" w14:textId="7D59314E" w:rsidR="00E51335" w:rsidRDefault="00794E67">
          <w:pPr>
            <w:pStyle w:val="TOC1"/>
            <w:tabs>
              <w:tab w:val="left" w:pos="660"/>
              <w:tab w:val="right" w:leader="dot" w:pos="9350"/>
            </w:tabs>
            <w:rPr>
              <w:noProof/>
              <w:sz w:val="22"/>
              <w:lang w:eastAsia="en-US"/>
            </w:rPr>
          </w:pPr>
          <w:hyperlink w:anchor="_Toc146847231" w:history="1">
            <w:r w:rsidR="00E51335" w:rsidRPr="005E5A38">
              <w:rPr>
                <w:rStyle w:val="Hyperlink"/>
                <w:noProof/>
                <w:lang w:eastAsia="en-US"/>
              </w:rPr>
              <w:t>6.0</w:t>
            </w:r>
            <w:r w:rsidR="00E51335">
              <w:rPr>
                <w:noProof/>
                <w:sz w:val="22"/>
                <w:lang w:eastAsia="en-US"/>
              </w:rPr>
              <w:tab/>
            </w:r>
            <w:r w:rsidR="00E51335" w:rsidRPr="005E5A38">
              <w:rPr>
                <w:rStyle w:val="Hyperlink"/>
                <w:noProof/>
                <w:lang w:eastAsia="en-US"/>
              </w:rPr>
              <w:t>REFERENCES</w:t>
            </w:r>
            <w:r w:rsidR="00E51335">
              <w:rPr>
                <w:noProof/>
                <w:webHidden/>
              </w:rPr>
              <w:tab/>
            </w:r>
            <w:r w:rsidR="00E51335">
              <w:rPr>
                <w:noProof/>
                <w:webHidden/>
              </w:rPr>
              <w:fldChar w:fldCharType="begin"/>
            </w:r>
            <w:r w:rsidR="00E51335">
              <w:rPr>
                <w:noProof/>
                <w:webHidden/>
              </w:rPr>
              <w:instrText xml:space="preserve"> PAGEREF _Toc146847231 \h </w:instrText>
            </w:r>
            <w:r w:rsidR="00E51335">
              <w:rPr>
                <w:noProof/>
                <w:webHidden/>
              </w:rPr>
            </w:r>
            <w:r w:rsidR="00E51335"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 w:rsidR="00E51335">
              <w:rPr>
                <w:noProof/>
                <w:webHidden/>
              </w:rPr>
              <w:fldChar w:fldCharType="end"/>
            </w:r>
          </w:hyperlink>
        </w:p>
        <w:p w14:paraId="3197AEC0" w14:textId="477491ED" w:rsidR="00214E76" w:rsidRDefault="00214E76">
          <w:r>
            <w:rPr>
              <w:b/>
              <w:bCs/>
              <w:noProof/>
            </w:rPr>
            <w:fldChar w:fldCharType="end"/>
          </w:r>
        </w:p>
      </w:sdtContent>
    </w:sdt>
    <w:p w14:paraId="187AF124" w14:textId="77777777" w:rsidR="00214E76" w:rsidRDefault="00214E76" w:rsidP="00CF1B3C">
      <w:pPr>
        <w:rPr>
          <w:szCs w:val="24"/>
        </w:rPr>
      </w:pPr>
    </w:p>
    <w:p w14:paraId="21E51914" w14:textId="77777777" w:rsidR="00592739" w:rsidRDefault="00592739" w:rsidP="00CF1B3C">
      <w:pPr>
        <w:rPr>
          <w:szCs w:val="24"/>
        </w:rPr>
      </w:pPr>
    </w:p>
    <w:p w14:paraId="2BA46C71" w14:textId="77777777" w:rsidR="00592739" w:rsidRDefault="00592739" w:rsidP="00CF1B3C">
      <w:pPr>
        <w:rPr>
          <w:szCs w:val="24"/>
        </w:rPr>
      </w:pPr>
    </w:p>
    <w:p w14:paraId="19DF0F06" w14:textId="77777777" w:rsidR="00592739" w:rsidRDefault="00592739" w:rsidP="00CF1B3C">
      <w:pPr>
        <w:rPr>
          <w:szCs w:val="24"/>
        </w:rPr>
      </w:pPr>
    </w:p>
    <w:p w14:paraId="24F68434" w14:textId="77777777" w:rsidR="00592739" w:rsidRDefault="00592739" w:rsidP="00CF1B3C">
      <w:pPr>
        <w:rPr>
          <w:szCs w:val="24"/>
        </w:rPr>
      </w:pPr>
    </w:p>
    <w:p w14:paraId="7EF73E29" w14:textId="77777777" w:rsidR="00592739" w:rsidRDefault="00592739" w:rsidP="00CF1B3C">
      <w:pPr>
        <w:rPr>
          <w:szCs w:val="24"/>
        </w:rPr>
      </w:pPr>
    </w:p>
    <w:p w14:paraId="41748655" w14:textId="77777777" w:rsidR="00592739" w:rsidRDefault="00592739" w:rsidP="00CF1B3C">
      <w:pPr>
        <w:rPr>
          <w:szCs w:val="24"/>
        </w:rPr>
      </w:pPr>
    </w:p>
    <w:p w14:paraId="2459E192" w14:textId="77777777" w:rsidR="00592739" w:rsidRDefault="00592739" w:rsidP="00CF1B3C">
      <w:pPr>
        <w:rPr>
          <w:szCs w:val="24"/>
        </w:rPr>
      </w:pPr>
    </w:p>
    <w:p w14:paraId="60426500" w14:textId="77777777" w:rsidR="00592739" w:rsidRDefault="00592739" w:rsidP="00CF1B3C">
      <w:pPr>
        <w:rPr>
          <w:szCs w:val="24"/>
        </w:rPr>
      </w:pPr>
    </w:p>
    <w:p w14:paraId="4B1667E6" w14:textId="77777777" w:rsidR="00592739" w:rsidRDefault="00592739" w:rsidP="00CF1B3C">
      <w:pPr>
        <w:rPr>
          <w:szCs w:val="24"/>
        </w:rPr>
      </w:pPr>
    </w:p>
    <w:p w14:paraId="579B4FE2" w14:textId="77777777" w:rsidR="00592739" w:rsidRDefault="00592739" w:rsidP="00CF1B3C">
      <w:pPr>
        <w:rPr>
          <w:szCs w:val="24"/>
        </w:rPr>
      </w:pPr>
    </w:p>
    <w:p w14:paraId="4CE5393E" w14:textId="77777777" w:rsidR="00592739" w:rsidRDefault="00592739" w:rsidP="00CF1B3C">
      <w:pPr>
        <w:rPr>
          <w:szCs w:val="24"/>
        </w:rPr>
      </w:pPr>
    </w:p>
    <w:p w14:paraId="5B872DBC" w14:textId="77777777" w:rsidR="00592739" w:rsidRDefault="00592739" w:rsidP="00CF1B3C">
      <w:pPr>
        <w:rPr>
          <w:szCs w:val="24"/>
        </w:rPr>
      </w:pPr>
    </w:p>
    <w:p w14:paraId="4E15BDEB" w14:textId="77777777" w:rsidR="00592739" w:rsidRDefault="00592739" w:rsidP="00CF1B3C">
      <w:pPr>
        <w:rPr>
          <w:szCs w:val="24"/>
        </w:rPr>
      </w:pPr>
    </w:p>
    <w:p w14:paraId="7D9170F1" w14:textId="77777777" w:rsidR="00592739" w:rsidRDefault="00592739" w:rsidP="00CF1B3C">
      <w:pPr>
        <w:rPr>
          <w:szCs w:val="24"/>
        </w:rPr>
      </w:pPr>
    </w:p>
    <w:p w14:paraId="49B51EF3" w14:textId="77777777" w:rsidR="00592739" w:rsidRDefault="00592739" w:rsidP="00CF1B3C">
      <w:pPr>
        <w:rPr>
          <w:szCs w:val="24"/>
        </w:rPr>
      </w:pPr>
    </w:p>
    <w:p w14:paraId="471E5367" w14:textId="77777777" w:rsidR="00592739" w:rsidRDefault="00592739" w:rsidP="00CF1B3C">
      <w:pPr>
        <w:rPr>
          <w:szCs w:val="24"/>
        </w:rPr>
      </w:pPr>
    </w:p>
    <w:p w14:paraId="7AADC989" w14:textId="4929BC2D" w:rsidR="00214E76" w:rsidRDefault="00592739" w:rsidP="00126E3C">
      <w:pPr>
        <w:pStyle w:val="Heading1"/>
        <w:numPr>
          <w:ilvl w:val="0"/>
          <w:numId w:val="4"/>
        </w:numPr>
      </w:pPr>
      <w:bookmarkStart w:id="1" w:name="_Toc146847215"/>
      <w:r w:rsidRPr="00592739">
        <w:lastRenderedPageBreak/>
        <w:t>PROBLEM STATEMENT</w:t>
      </w:r>
      <w:bookmarkEnd w:id="1"/>
    </w:p>
    <w:p w14:paraId="1E155523" w14:textId="5FAC30D6" w:rsidR="0096750A" w:rsidRDefault="0096750A" w:rsidP="00214E76">
      <w:pPr>
        <w:rPr>
          <w:szCs w:val="24"/>
        </w:rPr>
      </w:pPr>
      <w:r>
        <w:rPr>
          <w:szCs w:val="24"/>
        </w:rPr>
        <w:t xml:space="preserve">Transporting heavy furniture up </w:t>
      </w:r>
      <w:r w:rsidR="00752D34">
        <w:rPr>
          <w:szCs w:val="24"/>
        </w:rPr>
        <w:t>or</w:t>
      </w:r>
      <w:r>
        <w:rPr>
          <w:szCs w:val="24"/>
        </w:rPr>
        <w:t xml:space="preserve"> down</w:t>
      </w:r>
      <w:r w:rsidR="00043A1B">
        <w:rPr>
          <w:szCs w:val="24"/>
        </w:rPr>
        <w:t xml:space="preserve"> one flight of</w:t>
      </w:r>
      <w:r>
        <w:rPr>
          <w:szCs w:val="24"/>
        </w:rPr>
        <w:t xml:space="preserve"> stairs is difficult and potentially dangerous.</w:t>
      </w:r>
    </w:p>
    <w:p w14:paraId="6417D3C7" w14:textId="2321ED31" w:rsidR="00382FA2" w:rsidRPr="00382FA2" w:rsidRDefault="0096750A" w:rsidP="00382FA2">
      <w:pPr>
        <w:pStyle w:val="A-LEVEL10"/>
      </w:pPr>
      <w:bookmarkStart w:id="2" w:name="_Toc146847216"/>
      <w:r>
        <w:t>2.0</w:t>
      </w:r>
      <w:r w:rsidR="00126E3C">
        <w:tab/>
      </w:r>
      <w:r>
        <w:t>REQUIREMENTS</w:t>
      </w:r>
      <w:bookmarkEnd w:id="2"/>
    </w:p>
    <w:p w14:paraId="58F5B2D6" w14:textId="37A72ACE" w:rsidR="00953A2E" w:rsidRDefault="0096750A" w:rsidP="00FE4093">
      <w:pPr>
        <w:pStyle w:val="Heading2"/>
        <w:rPr>
          <w:lang w:eastAsia="en-US"/>
        </w:rPr>
      </w:pPr>
      <w:bookmarkStart w:id="3" w:name="_Toc146847217"/>
      <w:r>
        <w:rPr>
          <w:lang w:eastAsia="en-US"/>
        </w:rPr>
        <w:t>2.1</w:t>
      </w:r>
      <w:r w:rsidR="00126E3C">
        <w:rPr>
          <w:lang w:eastAsia="en-US"/>
        </w:rPr>
        <w:tab/>
      </w:r>
      <w:r w:rsidR="00FE4093">
        <w:rPr>
          <w:lang w:eastAsia="en-US"/>
        </w:rPr>
        <w:t>FUNCTION</w:t>
      </w:r>
      <w:bookmarkEnd w:id="3"/>
    </w:p>
    <w:p w14:paraId="0D026F83" w14:textId="141B869F" w:rsidR="00812A92" w:rsidRDefault="00812A92" w:rsidP="00812A92">
      <w:pPr>
        <w:rPr>
          <w:lang w:eastAsia="en-US"/>
        </w:rPr>
      </w:pPr>
      <w:r>
        <w:rPr>
          <w:lang w:eastAsia="en-US"/>
        </w:rPr>
        <w:t>To achieve the goal set by the problem statement, the requirements of function are as follows:</w:t>
      </w:r>
    </w:p>
    <w:p w14:paraId="517643DB" w14:textId="64DC604E" w:rsidR="00812A92" w:rsidRDefault="00812A92" w:rsidP="00812A92">
      <w:pPr>
        <w:rPr>
          <w:lang w:eastAsia="en-US"/>
        </w:rPr>
      </w:pPr>
      <w:r>
        <w:rPr>
          <w:lang w:eastAsia="en-US"/>
        </w:rPr>
        <w:t>2.1.1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transport furniture repeatedly up </w:t>
      </w:r>
      <w:r w:rsidR="00752D34">
        <w:rPr>
          <w:lang w:eastAsia="en-US"/>
        </w:rPr>
        <w:t>or</w:t>
      </w:r>
      <w:r>
        <w:rPr>
          <w:lang w:eastAsia="en-US"/>
        </w:rPr>
        <w:t xml:space="preserve"> down one floor within a residential building.</w:t>
      </w:r>
    </w:p>
    <w:p w14:paraId="2F957CD8" w14:textId="59762387" w:rsidR="00812A92" w:rsidRDefault="00812A92" w:rsidP="00812A92">
      <w:pPr>
        <w:rPr>
          <w:lang w:eastAsia="en-US"/>
        </w:rPr>
      </w:pPr>
      <w:r>
        <w:rPr>
          <w:lang w:eastAsia="en-US"/>
        </w:rPr>
        <w:t>2.1.2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accommodate up to a 4-seater sofa.</w:t>
      </w:r>
    </w:p>
    <w:p w14:paraId="3CAC9AEE" w14:textId="3BF361AC" w:rsidR="00812A92" w:rsidRDefault="00812A92" w:rsidP="00812A92">
      <w:pPr>
        <w:rPr>
          <w:lang w:eastAsia="en-US"/>
        </w:rPr>
      </w:pPr>
      <w:r>
        <w:rPr>
          <w:lang w:eastAsia="en-US"/>
        </w:rPr>
        <w:t>2.1.3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accommodate up to a 5-shelf bookshelf.</w:t>
      </w:r>
    </w:p>
    <w:p w14:paraId="08238BCE" w14:textId="2F45D69A" w:rsidR="00812A92" w:rsidRDefault="00812A92" w:rsidP="00812A92">
      <w:pPr>
        <w:rPr>
          <w:lang w:eastAsia="en-US"/>
        </w:rPr>
      </w:pPr>
      <w:r>
        <w:rPr>
          <w:lang w:eastAsia="en-US"/>
        </w:rPr>
        <w:t>2.1.4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be reusable.</w:t>
      </w:r>
    </w:p>
    <w:p w14:paraId="2C849EC4" w14:textId="77777777" w:rsidR="00812A92" w:rsidRPr="00812A92" w:rsidRDefault="00812A92" w:rsidP="00812A92">
      <w:pPr>
        <w:rPr>
          <w:lang w:eastAsia="en-US"/>
        </w:rPr>
      </w:pPr>
    </w:p>
    <w:p w14:paraId="3B61E33B" w14:textId="71DFF42C" w:rsidR="00FE4093" w:rsidRDefault="00FE4093" w:rsidP="00FE4093">
      <w:pPr>
        <w:pStyle w:val="Heading2"/>
        <w:rPr>
          <w:lang w:eastAsia="en-US"/>
        </w:rPr>
      </w:pPr>
      <w:bookmarkStart w:id="4" w:name="_Toc146847218"/>
      <w:r>
        <w:rPr>
          <w:lang w:eastAsia="en-US"/>
        </w:rPr>
        <w:t>2.2</w:t>
      </w:r>
      <w:r w:rsidR="003839C0">
        <w:rPr>
          <w:lang w:eastAsia="en-US"/>
        </w:rPr>
        <w:tab/>
      </w:r>
      <w:r>
        <w:rPr>
          <w:lang w:eastAsia="en-US"/>
        </w:rPr>
        <w:t>INTERFACING</w:t>
      </w:r>
      <w:bookmarkEnd w:id="4"/>
    </w:p>
    <w:p w14:paraId="3CE58DDB" w14:textId="6738CF7A" w:rsidR="00812A92" w:rsidRDefault="00812A92" w:rsidP="00FE4093">
      <w:pPr>
        <w:rPr>
          <w:lang w:eastAsia="en-US"/>
        </w:rPr>
      </w:pPr>
      <w:r>
        <w:rPr>
          <w:lang w:eastAsia="en-US"/>
        </w:rPr>
        <w:t>To ensure that the system is of a proper size that is capable of being transported and capable of fitting within the stairwells it operates in, the requirements of interface are as follows:</w:t>
      </w:r>
    </w:p>
    <w:p w14:paraId="3A5010BD" w14:textId="52789C8E" w:rsidR="00812A92" w:rsidRDefault="00812A92" w:rsidP="00FE4093">
      <w:pPr>
        <w:rPr>
          <w:lang w:eastAsia="en-US"/>
        </w:rPr>
      </w:pPr>
      <w:r>
        <w:rPr>
          <w:lang w:eastAsia="en-US"/>
        </w:rPr>
        <w:t>2.2.1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fit within a standard stairway according to Section R311.7.1 of the 2021 International Residential Code (IRC)</w:t>
      </w:r>
    </w:p>
    <w:p w14:paraId="2375C567" w14:textId="7D3C2D9B" w:rsidR="00812A92" w:rsidRDefault="00812A92" w:rsidP="00FE4093">
      <w:pPr>
        <w:rPr>
          <w:lang w:eastAsia="en-US"/>
        </w:rPr>
      </w:pPr>
      <w:r>
        <w:rPr>
          <w:lang w:eastAsia="en-US"/>
        </w:rPr>
        <w:t>2.2.2</w:t>
      </w:r>
      <w:r w:rsidR="002E188B">
        <w:rPr>
          <w:lang w:eastAsia="en-US"/>
        </w:rPr>
        <w:t xml:space="preserve"> -</w:t>
      </w:r>
      <w:r>
        <w:rPr>
          <w:lang w:eastAsia="en-US"/>
        </w:rPr>
        <w:t xml:space="preserve"> The system shall be transportable in the back of an average American pickup truck in addition to the transported furniture.</w:t>
      </w:r>
    </w:p>
    <w:p w14:paraId="619E59A8" w14:textId="77777777" w:rsidR="00812A92" w:rsidRPr="00FE4093" w:rsidRDefault="00812A92" w:rsidP="00FE4093">
      <w:pPr>
        <w:rPr>
          <w:lang w:eastAsia="en-US"/>
        </w:rPr>
      </w:pPr>
    </w:p>
    <w:p w14:paraId="49B8CCB5" w14:textId="0FD3B2CE" w:rsidR="00FE4093" w:rsidRPr="00FE4093" w:rsidRDefault="00FE4093" w:rsidP="00FE4093">
      <w:pPr>
        <w:pStyle w:val="Heading2"/>
        <w:rPr>
          <w:lang w:eastAsia="en-US"/>
        </w:rPr>
      </w:pPr>
      <w:bookmarkStart w:id="5" w:name="_Toc146847219"/>
      <w:r>
        <w:rPr>
          <w:lang w:eastAsia="en-US"/>
        </w:rPr>
        <w:t>2.3</w:t>
      </w:r>
      <w:r w:rsidR="003839C0">
        <w:rPr>
          <w:lang w:eastAsia="en-US"/>
        </w:rPr>
        <w:tab/>
      </w:r>
      <w:r>
        <w:rPr>
          <w:lang w:eastAsia="en-US"/>
        </w:rPr>
        <w:t>SAFETY</w:t>
      </w:r>
      <w:bookmarkEnd w:id="5"/>
    </w:p>
    <w:p w14:paraId="2B917153" w14:textId="6FCF6BF7" w:rsidR="00953A2E" w:rsidRDefault="00396166" w:rsidP="00953A2E">
      <w:pPr>
        <w:rPr>
          <w:szCs w:val="24"/>
          <w:lang w:eastAsia="en-US"/>
        </w:rPr>
      </w:pPr>
      <w:r>
        <w:rPr>
          <w:szCs w:val="24"/>
          <w:lang w:eastAsia="en-US"/>
        </w:rPr>
        <w:t>To ensure that the system is overall safe, and does not endanger the operator or environment, the requirements of safety are as follows:</w:t>
      </w:r>
    </w:p>
    <w:p w14:paraId="25AE2A5B" w14:textId="5DE4176C" w:rsidR="00396166" w:rsidRDefault="00396166" w:rsidP="00953A2E">
      <w:pPr>
        <w:rPr>
          <w:szCs w:val="24"/>
          <w:lang w:eastAsia="en-US"/>
        </w:rPr>
      </w:pPr>
      <w:r>
        <w:rPr>
          <w:szCs w:val="24"/>
          <w:lang w:eastAsia="en-US"/>
        </w:rPr>
        <w:t>2.3.1</w:t>
      </w:r>
      <w:r w:rsidR="002E188B">
        <w:rPr>
          <w:szCs w:val="24"/>
          <w:lang w:eastAsia="en-US"/>
        </w:rPr>
        <w:t xml:space="preserve"> -</w:t>
      </w:r>
      <w:r>
        <w:rPr>
          <w:szCs w:val="24"/>
          <w:lang w:eastAsia="en-US"/>
        </w:rPr>
        <w:t xml:space="preserve"> The system shall cause less injury and strain than an average moving job.</w:t>
      </w:r>
    </w:p>
    <w:p w14:paraId="18BB8AA8" w14:textId="003F1D5D" w:rsidR="00396166" w:rsidRDefault="00396166" w:rsidP="00953A2E">
      <w:pPr>
        <w:rPr>
          <w:szCs w:val="24"/>
          <w:lang w:eastAsia="en-US"/>
        </w:rPr>
      </w:pPr>
      <w:r>
        <w:rPr>
          <w:szCs w:val="24"/>
          <w:lang w:eastAsia="en-US"/>
        </w:rPr>
        <w:t>2.3.2</w:t>
      </w:r>
      <w:r w:rsidR="002E188B">
        <w:rPr>
          <w:szCs w:val="24"/>
          <w:lang w:eastAsia="en-US"/>
        </w:rPr>
        <w:t xml:space="preserve"> - </w:t>
      </w:r>
      <w:r>
        <w:rPr>
          <w:szCs w:val="24"/>
          <w:lang w:eastAsia="en-US"/>
        </w:rPr>
        <w:t>The system shall not destructively alter the environment.</w:t>
      </w:r>
    </w:p>
    <w:p w14:paraId="4032C7AE" w14:textId="464FAB42" w:rsidR="00396166" w:rsidRDefault="00396166" w:rsidP="00953A2E">
      <w:pPr>
        <w:rPr>
          <w:szCs w:val="24"/>
          <w:lang w:eastAsia="en-US"/>
        </w:rPr>
      </w:pPr>
      <w:r>
        <w:rPr>
          <w:szCs w:val="24"/>
          <w:lang w:eastAsia="en-US"/>
        </w:rPr>
        <w:t>2.3.3</w:t>
      </w:r>
      <w:r w:rsidR="002E188B">
        <w:rPr>
          <w:szCs w:val="24"/>
          <w:lang w:eastAsia="en-US"/>
        </w:rPr>
        <w:t xml:space="preserve"> -</w:t>
      </w:r>
      <w:r>
        <w:rPr>
          <w:szCs w:val="24"/>
          <w:lang w:eastAsia="en-US"/>
        </w:rPr>
        <w:t xml:space="preserve"> The system shall not damage the furniture.</w:t>
      </w:r>
    </w:p>
    <w:p w14:paraId="591A43E0" w14:textId="77777777" w:rsidR="00C74D3E" w:rsidRDefault="00C74D3E">
      <w:pPr>
        <w:spacing w:after="160" w:line="259" w:lineRule="auto"/>
        <w:rPr>
          <w:rFonts w:eastAsiaTheme="majorEastAsia" w:cstheme="majorBidi"/>
          <w:b/>
          <w:color w:val="000000" w:themeColor="text1"/>
          <w:sz w:val="32"/>
          <w:szCs w:val="32"/>
          <w:lang w:eastAsia="en-US"/>
        </w:rPr>
      </w:pPr>
      <w:r>
        <w:rPr>
          <w:lang w:eastAsia="en-US"/>
        </w:rPr>
        <w:br w:type="page"/>
      </w:r>
    </w:p>
    <w:p w14:paraId="0C6797A7" w14:textId="38CE3028" w:rsidR="003839C0" w:rsidRDefault="00953A2E" w:rsidP="00B44731">
      <w:pPr>
        <w:pStyle w:val="Heading1"/>
        <w:rPr>
          <w:lang w:eastAsia="en-US"/>
        </w:rPr>
      </w:pPr>
      <w:bookmarkStart w:id="6" w:name="_Toc146847220"/>
      <w:r>
        <w:rPr>
          <w:lang w:eastAsia="en-US"/>
        </w:rPr>
        <w:lastRenderedPageBreak/>
        <w:t>3.0</w:t>
      </w:r>
      <w:r w:rsidR="003839C0">
        <w:rPr>
          <w:lang w:eastAsia="en-US"/>
        </w:rPr>
        <w:tab/>
      </w:r>
      <w:r>
        <w:rPr>
          <w:lang w:eastAsia="en-US"/>
        </w:rPr>
        <w:t>SYSTEM OVERVIEW</w:t>
      </w:r>
      <w:bookmarkEnd w:id="6"/>
    </w:p>
    <w:p w14:paraId="3CC3A643" w14:textId="77777777" w:rsidR="00C74D3E" w:rsidRPr="00C74D3E" w:rsidRDefault="00C74D3E" w:rsidP="00C74D3E">
      <w:pPr>
        <w:rPr>
          <w:lang w:eastAsia="en-US"/>
        </w:rPr>
      </w:pPr>
    </w:p>
    <w:p w14:paraId="741C2820" w14:textId="0D5630C3" w:rsidR="003839C0" w:rsidRDefault="003839C0" w:rsidP="003839C0">
      <w:pPr>
        <w:pStyle w:val="Heading2"/>
        <w:rPr>
          <w:lang w:eastAsia="en-US"/>
        </w:rPr>
      </w:pPr>
      <w:bookmarkStart w:id="7" w:name="_Toc146847221"/>
      <w:r>
        <w:rPr>
          <w:lang w:eastAsia="en-US"/>
        </w:rPr>
        <w:t>3.1</w:t>
      </w:r>
      <w:r>
        <w:rPr>
          <w:lang w:eastAsia="en-US"/>
        </w:rPr>
        <w:tab/>
      </w:r>
      <w:r w:rsidR="0036008C">
        <w:rPr>
          <w:lang w:eastAsia="en-US"/>
        </w:rPr>
        <w:t>Previous Design</w:t>
      </w:r>
      <w:bookmarkEnd w:id="7"/>
      <w:r w:rsidR="0009189E">
        <w:rPr>
          <w:lang w:eastAsia="en-US"/>
        </w:rPr>
        <w:t xml:space="preserve"> </w:t>
      </w:r>
    </w:p>
    <w:p w14:paraId="044D9807" w14:textId="47C02AD6" w:rsidR="004A3B96" w:rsidRDefault="004A3B96" w:rsidP="004A3B96">
      <w:pPr>
        <w:jc w:val="center"/>
        <w:rPr>
          <w:lang w:eastAsia="en-US"/>
        </w:rPr>
      </w:pPr>
      <w:r w:rsidRPr="004A3B96">
        <w:rPr>
          <w:noProof/>
          <w:lang w:eastAsia="en-US"/>
        </w:rPr>
        <w:drawing>
          <wp:inline distT="0" distB="0" distL="0" distR="0" wp14:anchorId="323838D2" wp14:editId="45170923">
            <wp:extent cx="3919870" cy="2909277"/>
            <wp:effectExtent l="0" t="0" r="4445" b="5715"/>
            <wp:docPr id="1649236019" name="Picture 1649236019" descr="A 3d rendering of a staircase&#10;&#10;Description automatically generated with medium confidence">
              <a:extLst xmlns:a="http://schemas.openxmlformats.org/drawingml/2006/main">
                <a:ext uri="{FF2B5EF4-FFF2-40B4-BE49-F238E27FC236}">
                  <a16:creationId xmlns:a16="http://schemas.microsoft.com/office/drawing/2014/main" id="{EA56D7E9-641A-84DE-095E-BCE036592001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Content Placeholder 8" descr="A 3d rendering of a staircase&#10;&#10;Description automatically generated with medium confidence">
                      <a:extLst>
                        <a:ext uri="{FF2B5EF4-FFF2-40B4-BE49-F238E27FC236}">
                          <a16:creationId xmlns:a16="http://schemas.microsoft.com/office/drawing/2014/main" id="{EA56D7E9-641A-84DE-095E-BCE036592001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7315" cy="29222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5B5D101" w14:textId="28593D27" w:rsidR="004A3B96" w:rsidRDefault="004A3B96" w:rsidP="004A3B96">
      <w:pPr>
        <w:jc w:val="center"/>
        <w:rPr>
          <w:lang w:eastAsia="en-US"/>
        </w:rPr>
      </w:pPr>
      <w:r>
        <w:rPr>
          <w:lang w:eastAsia="en-US"/>
        </w:rPr>
        <w:t>Figure 1: Previous Design</w:t>
      </w:r>
      <w:r w:rsidR="000C525B">
        <w:rPr>
          <w:lang w:eastAsia="en-US"/>
        </w:rPr>
        <w:t xml:space="preserve"> </w:t>
      </w:r>
      <w:r w:rsidR="00C559F1">
        <w:rPr>
          <w:lang w:eastAsia="en-US"/>
        </w:rPr>
        <w:fldChar w:fldCharType="begin"/>
      </w:r>
      <w:r w:rsidR="00C559F1">
        <w:rPr>
          <w:lang w:eastAsia="en-US"/>
        </w:rPr>
        <w:instrText xml:space="preserve"> ADDIN ZOTERO_ITEM CSL_CITATION {"citationID":"hTtNQBWB","properties":{"formattedCitation":"[1]","plainCitation":"[1]","noteIndex":0},"citationItems":[{"id":6,"uris":["http://zotero.org/groups/5183142/items/3HNH5TZ7"],"itemData":{"id":6,"type":"thesis","genre":"PhD Thesis","publisher":"WORCESTER POLYTECHNIC INSTITUTE","source":"Google Scholar","title":"Portable Stair Lift System","author":[{"family":"ME","given":"Madison Brown"}],"issued":{"date-parts":[["2021"]]}}}],"schema":"https://github.com/citation-style-language/schema/raw/master/csl-citation.json"} </w:instrText>
      </w:r>
      <w:r w:rsidR="00C559F1">
        <w:rPr>
          <w:lang w:eastAsia="en-US"/>
        </w:rPr>
        <w:fldChar w:fldCharType="separate"/>
      </w:r>
      <w:r w:rsidR="00C559F1" w:rsidRPr="00C559F1">
        <w:rPr>
          <w:rFonts w:ascii="Calibri" w:hAnsi="Calibri" w:cs="Calibri"/>
        </w:rPr>
        <w:t>[1]</w:t>
      </w:r>
      <w:r w:rsidR="00C559F1">
        <w:rPr>
          <w:lang w:eastAsia="en-US"/>
        </w:rPr>
        <w:fldChar w:fldCharType="end"/>
      </w:r>
    </w:p>
    <w:p w14:paraId="462EB0A1" w14:textId="77777777" w:rsidR="004A3B96" w:rsidRPr="004A3B96" w:rsidRDefault="004A3B96" w:rsidP="004A3B96">
      <w:pPr>
        <w:jc w:val="center"/>
        <w:rPr>
          <w:lang w:eastAsia="en-US"/>
        </w:rPr>
      </w:pPr>
    </w:p>
    <w:p w14:paraId="3CC9A144" w14:textId="75734FA3" w:rsidR="0036008C" w:rsidRDefault="0036008C" w:rsidP="00811E12">
      <w:pPr>
        <w:rPr>
          <w:lang w:eastAsia="en-US"/>
        </w:rPr>
      </w:pPr>
      <w:r>
        <w:rPr>
          <w:lang w:eastAsia="en-US"/>
        </w:rPr>
        <w:t>This</w:t>
      </w:r>
      <w:r w:rsidR="005F596F">
        <w:rPr>
          <w:lang w:eastAsia="en-US"/>
        </w:rPr>
        <w:t xml:space="preserve"> is a previous design that inspired the design of the system </w:t>
      </w:r>
      <w:r w:rsidR="0004456A">
        <w:rPr>
          <w:lang w:eastAsia="en-US"/>
        </w:rPr>
        <w:t xml:space="preserve">below. In this design a winch and pulley system </w:t>
      </w:r>
      <w:r w:rsidR="00064B34">
        <w:rPr>
          <w:lang w:eastAsia="en-US"/>
        </w:rPr>
        <w:t>are</w:t>
      </w:r>
      <w:r w:rsidR="0004456A">
        <w:rPr>
          <w:lang w:eastAsia="en-US"/>
        </w:rPr>
        <w:t xml:space="preserve"> used to pull </w:t>
      </w:r>
      <w:r w:rsidR="00D045A8">
        <w:rPr>
          <w:lang w:eastAsia="en-US"/>
        </w:rPr>
        <w:t>items upstairs</w:t>
      </w:r>
      <w:r w:rsidR="00E17518">
        <w:rPr>
          <w:lang w:eastAsia="en-US"/>
        </w:rPr>
        <w:t xml:space="preserve">, </w:t>
      </w:r>
      <w:proofErr w:type="gramStart"/>
      <w:r w:rsidR="00E17518">
        <w:rPr>
          <w:lang w:eastAsia="en-US"/>
        </w:rPr>
        <w:t>in order to</w:t>
      </w:r>
      <w:proofErr w:type="gramEnd"/>
      <w:r w:rsidR="00E17518">
        <w:rPr>
          <w:lang w:eastAsia="en-US"/>
        </w:rPr>
        <w:t xml:space="preserve"> bypass </w:t>
      </w:r>
      <w:r w:rsidR="00D175F4">
        <w:rPr>
          <w:lang w:eastAsia="en-US"/>
        </w:rPr>
        <w:t xml:space="preserve">going </w:t>
      </w:r>
      <w:r w:rsidR="000342AB">
        <w:rPr>
          <w:lang w:eastAsia="en-US"/>
        </w:rPr>
        <w:t>up each step a rail system was created</w:t>
      </w:r>
      <w:r w:rsidR="0013167B">
        <w:rPr>
          <w:lang w:eastAsia="en-US"/>
        </w:rPr>
        <w:t>. The system also moves much like a conveyer belt</w:t>
      </w:r>
      <w:r w:rsidR="009D3B9D">
        <w:rPr>
          <w:lang w:eastAsia="en-US"/>
        </w:rPr>
        <w:t xml:space="preserve">. Issues I found with this design were that </w:t>
      </w:r>
      <w:r w:rsidR="001031ED">
        <w:rPr>
          <w:lang w:eastAsia="en-US"/>
        </w:rPr>
        <w:t xml:space="preserve">it </w:t>
      </w:r>
      <w:r w:rsidR="00C301C1">
        <w:rPr>
          <w:lang w:eastAsia="en-US"/>
        </w:rPr>
        <w:t>is</w:t>
      </w:r>
      <w:r w:rsidR="009D3B9D">
        <w:rPr>
          <w:lang w:eastAsia="en-US"/>
        </w:rPr>
        <w:t xml:space="preserve"> not practical for </w:t>
      </w:r>
      <w:r w:rsidR="001031ED">
        <w:rPr>
          <w:lang w:eastAsia="en-US"/>
        </w:rPr>
        <w:t>heavy furniture since the system has a flat base for the items to be placed on</w:t>
      </w:r>
      <w:r w:rsidR="0082109A">
        <w:rPr>
          <w:lang w:eastAsia="en-US"/>
        </w:rPr>
        <w:t>, even items</w:t>
      </w:r>
      <w:r w:rsidR="00C301C1">
        <w:rPr>
          <w:lang w:eastAsia="en-US"/>
        </w:rPr>
        <w:t xml:space="preserve"> with low weight </w:t>
      </w:r>
      <w:r w:rsidR="0082109A">
        <w:rPr>
          <w:lang w:eastAsia="en-US"/>
        </w:rPr>
        <w:t>could easily slide off.</w:t>
      </w:r>
      <w:r w:rsidR="00084FA1">
        <w:rPr>
          <w:lang w:eastAsia="en-US"/>
        </w:rPr>
        <w:t xml:space="preserve"> This could cause damage to</w:t>
      </w:r>
      <w:r w:rsidR="00DF7BF7">
        <w:rPr>
          <w:lang w:eastAsia="en-US"/>
        </w:rPr>
        <w:t xml:space="preserve"> the user and/or the item</w:t>
      </w:r>
      <w:r w:rsidR="00703704">
        <w:rPr>
          <w:lang w:eastAsia="en-US"/>
        </w:rPr>
        <w:t>, failing to meet our requirements [2.3.1,2.3.3].</w:t>
      </w:r>
      <w:r w:rsidR="00C301C1">
        <w:rPr>
          <w:lang w:eastAsia="en-US"/>
        </w:rPr>
        <w:t xml:space="preserve"> Another issue we found with this design is that </w:t>
      </w:r>
      <w:r w:rsidR="00064B34">
        <w:rPr>
          <w:lang w:eastAsia="en-US"/>
        </w:rPr>
        <w:t>it</w:t>
      </w:r>
      <w:r w:rsidR="00C301C1">
        <w:rPr>
          <w:lang w:eastAsia="en-US"/>
        </w:rPr>
        <w:t xml:space="preserve"> must be mounted to the stairs</w:t>
      </w:r>
      <w:r w:rsidR="00084FA1">
        <w:rPr>
          <w:lang w:eastAsia="en-US"/>
        </w:rPr>
        <w:t>, which would not satisfy our requirements [2.3.2]</w:t>
      </w:r>
      <w:r w:rsidR="006F17ED">
        <w:rPr>
          <w:lang w:eastAsia="en-US"/>
        </w:rPr>
        <w:t xml:space="preserve">. </w:t>
      </w:r>
      <w:r w:rsidR="00064B34">
        <w:rPr>
          <w:lang w:eastAsia="en-US"/>
        </w:rPr>
        <w:t>The</w:t>
      </w:r>
      <w:r w:rsidR="006F17ED">
        <w:rPr>
          <w:lang w:eastAsia="en-US"/>
        </w:rPr>
        <w:t xml:space="preserve"> last issue I found is that the rails must be set at a certain distance apart and that may not </w:t>
      </w:r>
      <w:r w:rsidR="00D4396E">
        <w:rPr>
          <w:lang w:eastAsia="en-US"/>
        </w:rPr>
        <w:t xml:space="preserve">be within the minimum standards of </w:t>
      </w:r>
      <w:r w:rsidR="00FA48CB">
        <w:rPr>
          <w:lang w:eastAsia="en-US"/>
        </w:rPr>
        <w:t>stair widths</w:t>
      </w:r>
      <w:r w:rsidR="009E2F8A">
        <w:rPr>
          <w:lang w:eastAsia="en-US"/>
        </w:rPr>
        <w:t xml:space="preserve"> which is men</w:t>
      </w:r>
      <w:r w:rsidR="00811E12">
        <w:rPr>
          <w:lang w:eastAsia="en-US"/>
        </w:rPr>
        <w:t xml:space="preserve">tioned above in the requirements </w:t>
      </w:r>
      <w:r w:rsidR="00FA48CB">
        <w:rPr>
          <w:lang w:eastAsia="en-US"/>
        </w:rPr>
        <w:t>[</w:t>
      </w:r>
      <w:r w:rsidR="00811E12">
        <w:rPr>
          <w:lang w:eastAsia="en-US"/>
        </w:rPr>
        <w:t>2.2.1]</w:t>
      </w:r>
      <w:r w:rsidR="00FA48CB">
        <w:rPr>
          <w:lang w:eastAsia="en-US"/>
        </w:rPr>
        <w:t>.</w:t>
      </w:r>
    </w:p>
    <w:p w14:paraId="53BC2329" w14:textId="77777777" w:rsidR="00600881" w:rsidRDefault="00600881" w:rsidP="00600881">
      <w:pPr>
        <w:jc w:val="center"/>
        <w:rPr>
          <w:lang w:eastAsia="en-US"/>
        </w:rPr>
      </w:pPr>
    </w:p>
    <w:p w14:paraId="607F2A1D" w14:textId="22B34DCB" w:rsidR="00811E12" w:rsidRDefault="00600881" w:rsidP="00600881">
      <w:pPr>
        <w:jc w:val="center"/>
        <w:rPr>
          <w:lang w:eastAsia="en-US"/>
        </w:rPr>
      </w:pPr>
      <w:r w:rsidRPr="00600881">
        <w:rPr>
          <w:noProof/>
          <w:lang w:eastAsia="en-US"/>
        </w:rPr>
        <w:lastRenderedPageBreak/>
        <w:drawing>
          <wp:inline distT="0" distB="0" distL="0" distR="0" wp14:anchorId="55B38F06" wp14:editId="6E921810">
            <wp:extent cx="4883889" cy="2835726"/>
            <wp:effectExtent l="0" t="0" r="0" b="3175"/>
            <wp:docPr id="1026" name="Picture 1026" descr="A diagram of a lifting system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2DA47324-C225-0C4E-F96F-B6BFA416190B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A diagram of a lifting system&#10;&#10;Description automatically generated">
                      <a:extLst>
                        <a:ext uri="{FF2B5EF4-FFF2-40B4-BE49-F238E27FC236}">
                          <a16:creationId xmlns:a16="http://schemas.microsoft.com/office/drawing/2014/main" id="{2DA47324-C225-0C4E-F96F-B6BFA416190B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9642" b="11498"/>
                    <a:stretch/>
                  </pic:blipFill>
                  <pic:spPr bwMode="auto">
                    <a:xfrm>
                      <a:off x="0" y="0"/>
                      <a:ext cx="4894016" cy="284160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6150AAB" w14:textId="2C67B0A2" w:rsidR="00600881" w:rsidRDefault="00600881" w:rsidP="00600881">
      <w:pPr>
        <w:jc w:val="center"/>
        <w:rPr>
          <w:lang w:eastAsia="en-US"/>
        </w:rPr>
      </w:pPr>
      <w:r>
        <w:rPr>
          <w:lang w:eastAsia="en-US"/>
        </w:rPr>
        <w:t xml:space="preserve">Figure </w:t>
      </w:r>
      <w:r w:rsidR="004A3B96">
        <w:rPr>
          <w:lang w:eastAsia="en-US"/>
        </w:rPr>
        <w:t>2</w:t>
      </w:r>
      <w:r>
        <w:rPr>
          <w:lang w:eastAsia="en-US"/>
        </w:rPr>
        <w:t>: Free Body Diagram of Existing Design</w:t>
      </w:r>
      <w:r w:rsidR="000264E1">
        <w:rPr>
          <w:lang w:eastAsia="en-US"/>
        </w:rPr>
        <w:t xml:space="preserve"> </w:t>
      </w:r>
      <w:r w:rsidR="002A2E73">
        <w:rPr>
          <w:lang w:eastAsia="en-US"/>
        </w:rPr>
        <w:fldChar w:fldCharType="begin"/>
      </w:r>
      <w:r w:rsidR="002A2E73">
        <w:rPr>
          <w:lang w:eastAsia="en-US"/>
        </w:rPr>
        <w:instrText xml:space="preserve"> ADDIN ZOTERO_ITEM CSL_CITATION {"citationID":"2hqunCyb","properties":{"formattedCitation":"[1]","plainCitation":"[1]","noteIndex":0},"citationItems":[{"id":6,"uris":["http://zotero.org/groups/5183142/items/3HNH5TZ7"],"itemData":{"id":6,"type":"thesis","genre":"PhD Thesis","publisher":"WORCESTER POLYTECHNIC INSTITUTE","source":"Google Scholar","title":"Portable Stair Lift System","author":[{"family":"ME","given":"Madison Brown"}],"issued":{"date-parts":[["2021"]]}}}],"schema":"https://github.com/citation-style-language/schema/raw/master/csl-citation.json"} </w:instrText>
      </w:r>
      <w:r w:rsidR="002A2E73">
        <w:rPr>
          <w:lang w:eastAsia="en-US"/>
        </w:rPr>
        <w:fldChar w:fldCharType="separate"/>
      </w:r>
      <w:r w:rsidR="002A2E73" w:rsidRPr="002A2E73">
        <w:rPr>
          <w:rFonts w:ascii="Calibri" w:hAnsi="Calibri" w:cs="Calibri"/>
        </w:rPr>
        <w:t>[1]</w:t>
      </w:r>
      <w:r w:rsidR="002A2E73">
        <w:rPr>
          <w:lang w:eastAsia="en-US"/>
        </w:rPr>
        <w:fldChar w:fldCharType="end"/>
      </w:r>
    </w:p>
    <w:p w14:paraId="5F452B0F" w14:textId="77777777" w:rsidR="00C74D3E" w:rsidRDefault="00C74D3E" w:rsidP="003D3388">
      <w:pPr>
        <w:rPr>
          <w:lang w:eastAsia="en-US"/>
        </w:rPr>
      </w:pPr>
    </w:p>
    <w:p w14:paraId="4E589DD8" w14:textId="474B8B6A" w:rsidR="00953A2E" w:rsidRDefault="00953A2E" w:rsidP="00953A2E">
      <w:pPr>
        <w:pStyle w:val="Heading2"/>
        <w:rPr>
          <w:lang w:eastAsia="en-US"/>
        </w:rPr>
      </w:pPr>
      <w:bookmarkStart w:id="8" w:name="_Toc146847222"/>
      <w:r>
        <w:rPr>
          <w:lang w:eastAsia="en-US"/>
        </w:rPr>
        <w:t>3.</w:t>
      </w:r>
      <w:r w:rsidR="003839C0">
        <w:rPr>
          <w:lang w:eastAsia="en-US"/>
        </w:rPr>
        <w:t>2</w:t>
      </w:r>
      <w:r w:rsidR="003839C0">
        <w:rPr>
          <w:lang w:eastAsia="en-US"/>
        </w:rPr>
        <w:tab/>
      </w:r>
      <w:r>
        <w:rPr>
          <w:lang w:eastAsia="en-US"/>
        </w:rPr>
        <w:t>CONCEPT OF OPERATIONS</w:t>
      </w:r>
      <w:bookmarkEnd w:id="8"/>
    </w:p>
    <w:p w14:paraId="2FFC7900" w14:textId="77777777" w:rsidR="00E51335" w:rsidRPr="00E51335" w:rsidRDefault="00E51335" w:rsidP="00E51335">
      <w:pPr>
        <w:rPr>
          <w:lang w:eastAsia="en-US"/>
        </w:rPr>
      </w:pPr>
    </w:p>
    <w:p w14:paraId="21A81A7C" w14:textId="725F4580" w:rsidR="00656E79" w:rsidRDefault="006970DD" w:rsidP="00953A2E">
      <w:pPr>
        <w:rPr>
          <w:lang w:eastAsia="en-US"/>
        </w:rPr>
      </w:pPr>
      <w:r>
        <w:rPr>
          <w:lang w:eastAsia="en-US"/>
        </w:rPr>
        <w:t xml:space="preserve">The </w:t>
      </w:r>
      <w:r w:rsidR="00296B8E">
        <w:rPr>
          <w:lang w:eastAsia="en-US"/>
        </w:rPr>
        <w:t xml:space="preserve">basic procedure to using this machine is to load a large piece of furniture onto the </w:t>
      </w:r>
      <w:r w:rsidR="00337F95">
        <w:rPr>
          <w:lang w:eastAsia="en-US"/>
        </w:rPr>
        <w:t>apparatus</w:t>
      </w:r>
      <w:r w:rsidR="00DC40BA">
        <w:rPr>
          <w:lang w:eastAsia="en-US"/>
        </w:rPr>
        <w:t xml:space="preserve"> then set the system to </w:t>
      </w:r>
      <w:r w:rsidR="00B428F6">
        <w:rPr>
          <w:lang w:eastAsia="en-US"/>
        </w:rPr>
        <w:t xml:space="preserve">transport the furniture up the stairs. </w:t>
      </w:r>
      <w:r w:rsidR="00EC407B">
        <w:rPr>
          <w:lang w:eastAsia="en-US"/>
        </w:rPr>
        <w:t>This system should allow the user to select a direction then drive</w:t>
      </w:r>
      <w:r w:rsidR="00314654">
        <w:rPr>
          <w:lang w:eastAsia="en-US"/>
        </w:rPr>
        <w:t xml:space="preserve"> in that direction.</w:t>
      </w:r>
      <w:r w:rsidR="007A4B0D">
        <w:rPr>
          <w:lang w:eastAsia="en-US"/>
        </w:rPr>
        <w:t xml:space="preserve"> The drive system</w:t>
      </w:r>
      <w:r w:rsidR="00C01419">
        <w:rPr>
          <w:lang w:eastAsia="en-US"/>
        </w:rPr>
        <w:t xml:space="preserve"> for this design is a winch connected to a sled and a pulley </w:t>
      </w:r>
      <w:r w:rsidR="00455306">
        <w:rPr>
          <w:lang w:eastAsia="en-US"/>
        </w:rPr>
        <w:t xml:space="preserve">creating a closed system to control </w:t>
      </w:r>
      <w:r w:rsidR="00374DE2">
        <w:rPr>
          <w:lang w:eastAsia="en-US"/>
        </w:rPr>
        <w:t>the motion of the sled.</w:t>
      </w:r>
      <w:r w:rsidR="00314654">
        <w:rPr>
          <w:lang w:eastAsia="en-US"/>
        </w:rPr>
        <w:t xml:space="preserve"> The main safety feature of this system is a sensor that </w:t>
      </w:r>
      <w:r w:rsidR="007A4D41">
        <w:rPr>
          <w:lang w:eastAsia="en-US"/>
        </w:rPr>
        <w:t xml:space="preserve">reads what is in front </w:t>
      </w:r>
      <w:r w:rsidR="00621652">
        <w:rPr>
          <w:lang w:eastAsia="en-US"/>
        </w:rPr>
        <w:t>and</w:t>
      </w:r>
      <w:r w:rsidR="007A4D41">
        <w:rPr>
          <w:lang w:eastAsia="en-US"/>
        </w:rPr>
        <w:t xml:space="preserve"> behind the </w:t>
      </w:r>
      <w:r w:rsidR="00C74D3E">
        <w:rPr>
          <w:lang w:eastAsia="en-US"/>
        </w:rPr>
        <w:t>system,</w:t>
      </w:r>
      <w:r w:rsidR="007A4D41">
        <w:rPr>
          <w:lang w:eastAsia="en-US"/>
        </w:rPr>
        <w:t xml:space="preserve"> </w:t>
      </w:r>
      <w:r w:rsidR="000C070C">
        <w:rPr>
          <w:lang w:eastAsia="en-US"/>
        </w:rPr>
        <w:t>that</w:t>
      </w:r>
      <w:r w:rsidR="00621652">
        <w:rPr>
          <w:lang w:eastAsia="en-US"/>
        </w:rPr>
        <w:t xml:space="preserve"> is its stopping mechanism</w:t>
      </w:r>
      <w:r w:rsidR="00162CB4">
        <w:rPr>
          <w:lang w:eastAsia="en-US"/>
        </w:rPr>
        <w:t>.</w:t>
      </w:r>
    </w:p>
    <w:p w14:paraId="47E3C22A" w14:textId="41447CF7" w:rsidR="00F352B6" w:rsidRDefault="00F352B6" w:rsidP="00953A2E">
      <w:pPr>
        <w:rPr>
          <w:lang w:eastAsia="en-US"/>
        </w:rPr>
      </w:pPr>
    </w:p>
    <w:p w14:paraId="4F1D8DC2" w14:textId="44352AEE" w:rsidR="003D3388" w:rsidRPr="003D3388" w:rsidRDefault="0028313A" w:rsidP="003D3388">
      <w:pPr>
        <w:pStyle w:val="Heading3"/>
        <w:rPr>
          <w:lang w:eastAsia="en-US"/>
        </w:rPr>
      </w:pPr>
      <w:bookmarkStart w:id="9" w:name="_Toc146847223"/>
      <w:r>
        <w:rPr>
          <w:lang w:eastAsia="en-US"/>
        </w:rPr>
        <w:t xml:space="preserve">3.2.1 </w:t>
      </w:r>
      <w:r w:rsidR="00BE4689">
        <w:rPr>
          <w:lang w:eastAsia="en-US"/>
        </w:rPr>
        <w:t>System Flowchart</w:t>
      </w:r>
      <w:bookmarkEnd w:id="9"/>
    </w:p>
    <w:p w14:paraId="5D409742" w14:textId="09087F72" w:rsidR="00F2220D" w:rsidRDefault="00A22FC7" w:rsidP="000B5231">
      <w:pPr>
        <w:jc w:val="center"/>
        <w:rPr>
          <w:lang w:eastAsia="en-US"/>
        </w:rPr>
      </w:pPr>
      <w:r>
        <w:rPr>
          <w:noProof/>
        </w:rPr>
        <w:drawing>
          <wp:inline distT="0" distB="0" distL="0" distR="0" wp14:anchorId="24904974" wp14:editId="3CCE39DE">
            <wp:extent cx="5943600" cy="2640965"/>
            <wp:effectExtent l="0" t="0" r="0" b="6985"/>
            <wp:docPr id="793790616" name="Picture 793790616" descr="A diagram of a drive winch forwar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93790616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40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E95A20" w14:textId="4518CCC1" w:rsidR="000B5231" w:rsidRDefault="000B5231" w:rsidP="000B5231">
      <w:pPr>
        <w:jc w:val="center"/>
        <w:rPr>
          <w:lang w:eastAsia="en-US"/>
        </w:rPr>
      </w:pPr>
      <w:r>
        <w:rPr>
          <w:lang w:eastAsia="en-US"/>
        </w:rPr>
        <w:t xml:space="preserve">Figure 3: </w:t>
      </w:r>
      <w:r w:rsidR="00A3086E">
        <w:rPr>
          <w:lang w:eastAsia="en-US"/>
        </w:rPr>
        <w:t>Flowchart</w:t>
      </w:r>
      <w:r w:rsidR="00DB7AAE">
        <w:rPr>
          <w:lang w:eastAsia="en-US"/>
        </w:rPr>
        <w:t xml:space="preserve"> of System</w:t>
      </w:r>
    </w:p>
    <w:p w14:paraId="0F06D79D" w14:textId="6BEDCB50" w:rsidR="003D3388" w:rsidRDefault="003D3388" w:rsidP="000B5231">
      <w:pPr>
        <w:jc w:val="center"/>
        <w:rPr>
          <w:lang w:eastAsia="en-US"/>
        </w:rPr>
      </w:pPr>
    </w:p>
    <w:p w14:paraId="50D5D033" w14:textId="1F92A363" w:rsidR="004C3D6B" w:rsidRDefault="004C3D6B" w:rsidP="004C3D6B">
      <w:pPr>
        <w:rPr>
          <w:lang w:eastAsia="en-US"/>
        </w:rPr>
      </w:pPr>
      <w:r>
        <w:rPr>
          <w:lang w:eastAsia="en-US"/>
        </w:rPr>
        <w:lastRenderedPageBreak/>
        <w:t xml:space="preserve">Above is a </w:t>
      </w:r>
      <w:r w:rsidR="00DC01A4">
        <w:rPr>
          <w:lang w:eastAsia="en-US"/>
        </w:rPr>
        <w:t>high-level</w:t>
      </w:r>
      <w:r>
        <w:rPr>
          <w:lang w:eastAsia="en-US"/>
        </w:rPr>
        <w:t xml:space="preserve"> </w:t>
      </w:r>
      <w:r w:rsidR="00DC01A4">
        <w:rPr>
          <w:lang w:eastAsia="en-US"/>
        </w:rPr>
        <w:t xml:space="preserve">example of how the system will work with </w:t>
      </w:r>
      <w:r w:rsidR="00E8410B">
        <w:rPr>
          <w:lang w:eastAsia="en-US"/>
        </w:rPr>
        <w:t>its inputs</w:t>
      </w:r>
      <w:r w:rsidR="00F276C2">
        <w:rPr>
          <w:lang w:eastAsia="en-US"/>
        </w:rPr>
        <w:t xml:space="preserve">. </w:t>
      </w:r>
      <w:r w:rsidR="00F424AF">
        <w:rPr>
          <w:lang w:eastAsia="en-US"/>
        </w:rPr>
        <w:t>On</w:t>
      </w:r>
      <w:r w:rsidR="00A22FC7">
        <w:rPr>
          <w:lang w:eastAsia="en-US"/>
        </w:rPr>
        <w:t>c</w:t>
      </w:r>
      <w:r w:rsidR="00F424AF">
        <w:rPr>
          <w:lang w:eastAsia="en-US"/>
        </w:rPr>
        <w:t xml:space="preserve">e the </w:t>
      </w:r>
      <w:r w:rsidR="00A22FC7">
        <w:rPr>
          <w:lang w:eastAsia="en-US"/>
        </w:rPr>
        <w:t xml:space="preserve">system is turned on the user must input </w:t>
      </w:r>
      <w:r w:rsidR="00BE0C39">
        <w:rPr>
          <w:lang w:eastAsia="en-US"/>
        </w:rPr>
        <w:t>the direction they would like to go, then the system</w:t>
      </w:r>
      <w:r w:rsidR="00AC029F">
        <w:rPr>
          <w:lang w:eastAsia="en-US"/>
        </w:rPr>
        <w:t xml:space="preserve"> will </w:t>
      </w:r>
      <w:r w:rsidR="00DB7500">
        <w:rPr>
          <w:lang w:eastAsia="en-US"/>
        </w:rPr>
        <w:t xml:space="preserve">continually receive readings from the sensors. </w:t>
      </w:r>
      <w:proofErr w:type="gramStart"/>
      <w:r w:rsidR="00626C57">
        <w:rPr>
          <w:lang w:eastAsia="en-US"/>
        </w:rPr>
        <w:t>If and when</w:t>
      </w:r>
      <w:proofErr w:type="gramEnd"/>
      <w:r w:rsidR="00626C57">
        <w:rPr>
          <w:lang w:eastAsia="en-US"/>
        </w:rPr>
        <w:t xml:space="preserve"> the sensors read a distance value that is too small to be acceptable </w:t>
      </w:r>
      <w:r w:rsidR="00A835B1">
        <w:rPr>
          <w:lang w:eastAsia="en-US"/>
        </w:rPr>
        <w:t>the system will impleme</w:t>
      </w:r>
      <w:r w:rsidR="003A3A90">
        <w:rPr>
          <w:lang w:eastAsia="en-US"/>
        </w:rPr>
        <w:t>nt a stop</w:t>
      </w:r>
      <w:r w:rsidR="00C71C86">
        <w:rPr>
          <w:lang w:eastAsia="en-US"/>
        </w:rPr>
        <w:t>.</w:t>
      </w:r>
    </w:p>
    <w:p w14:paraId="3D12B0A4" w14:textId="5286CE4E" w:rsidR="007655D9" w:rsidRDefault="007655D9" w:rsidP="004C3D6B">
      <w:pPr>
        <w:rPr>
          <w:lang w:eastAsia="en-US"/>
        </w:rPr>
      </w:pPr>
    </w:p>
    <w:p w14:paraId="5FA17BB5" w14:textId="2CAF91C4" w:rsidR="00380CB9" w:rsidRDefault="007655D9" w:rsidP="003D3388">
      <w:pPr>
        <w:pStyle w:val="Heading3"/>
        <w:rPr>
          <w:lang w:eastAsia="en-US"/>
        </w:rPr>
      </w:pPr>
      <w:bookmarkStart w:id="10" w:name="_Toc146847224"/>
      <w:r>
        <w:rPr>
          <w:lang w:eastAsia="en-US"/>
        </w:rPr>
        <w:t>3.2.2</w:t>
      </w:r>
      <w:r w:rsidR="0094227A">
        <w:rPr>
          <w:lang w:eastAsia="en-US"/>
        </w:rPr>
        <w:t xml:space="preserve"> </w:t>
      </w:r>
      <w:r w:rsidR="00424117">
        <w:rPr>
          <w:lang w:eastAsia="en-US"/>
        </w:rPr>
        <w:t>System Overview</w:t>
      </w:r>
      <w:bookmarkEnd w:id="10"/>
    </w:p>
    <w:p w14:paraId="463C9C2D" w14:textId="1C57F0C5" w:rsidR="006C3046" w:rsidRDefault="00380CB9" w:rsidP="006C3046">
      <w:pPr>
        <w:jc w:val="center"/>
        <w:rPr>
          <w:lang w:eastAsia="en-US"/>
        </w:rPr>
      </w:pPr>
      <w:r>
        <w:rPr>
          <w:noProof/>
        </w:rPr>
        <w:drawing>
          <wp:inline distT="0" distB="0" distL="0" distR="0" wp14:anchorId="579281BF" wp14:editId="3A36935F">
            <wp:extent cx="5943600" cy="2357755"/>
            <wp:effectExtent l="0" t="0" r="0" b="4445"/>
            <wp:docPr id="199738733" name="Picture 199738733" descr="A diagram of a machin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9738733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3577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FFB476" w14:textId="050A526C" w:rsidR="00380CB9" w:rsidRDefault="00380CB9" w:rsidP="006C3046">
      <w:pPr>
        <w:jc w:val="center"/>
        <w:rPr>
          <w:lang w:eastAsia="en-US"/>
        </w:rPr>
      </w:pPr>
      <w:r>
        <w:rPr>
          <w:lang w:eastAsia="en-US"/>
        </w:rPr>
        <w:t xml:space="preserve">Figure </w:t>
      </w:r>
      <w:r w:rsidR="003D3388">
        <w:rPr>
          <w:lang w:eastAsia="en-US"/>
        </w:rPr>
        <w:t>4:</w:t>
      </w:r>
      <w:r>
        <w:rPr>
          <w:lang w:eastAsia="en-US"/>
        </w:rPr>
        <w:t xml:space="preserve"> </w:t>
      </w:r>
      <w:r w:rsidR="003C6E93">
        <w:rPr>
          <w:lang w:eastAsia="en-US"/>
        </w:rPr>
        <w:t xml:space="preserve">Entire System </w:t>
      </w:r>
      <w:r w:rsidR="006A127E">
        <w:rPr>
          <w:lang w:eastAsia="en-US"/>
        </w:rPr>
        <w:t>Assembly</w:t>
      </w:r>
    </w:p>
    <w:p w14:paraId="505D28A4" w14:textId="0F6B1F2D" w:rsidR="003D3388" w:rsidRDefault="003D3388" w:rsidP="006C3046">
      <w:pPr>
        <w:jc w:val="center"/>
        <w:rPr>
          <w:lang w:eastAsia="en-US"/>
        </w:rPr>
      </w:pPr>
    </w:p>
    <w:p w14:paraId="461318C7" w14:textId="41F64C97" w:rsidR="006A127E" w:rsidRDefault="006A127E" w:rsidP="006A127E">
      <w:pPr>
        <w:rPr>
          <w:lang w:eastAsia="en-US"/>
        </w:rPr>
      </w:pPr>
      <w:r>
        <w:rPr>
          <w:lang w:eastAsia="en-US"/>
        </w:rPr>
        <w:t xml:space="preserve">The entire system can cover up to </w:t>
      </w:r>
      <w:r w:rsidR="009146EC">
        <w:rPr>
          <w:lang w:eastAsia="en-US"/>
        </w:rPr>
        <w:t xml:space="preserve">20 feet </w:t>
      </w:r>
      <w:r w:rsidR="00624820">
        <w:rPr>
          <w:lang w:eastAsia="en-US"/>
        </w:rPr>
        <w:t xml:space="preserve">which is well within the standards </w:t>
      </w:r>
      <w:r w:rsidR="000D3E2D">
        <w:rPr>
          <w:lang w:eastAsia="en-US"/>
        </w:rPr>
        <w:t>specified in the requirements [2.</w:t>
      </w:r>
      <w:r w:rsidR="000B63C0">
        <w:rPr>
          <w:lang w:eastAsia="en-US"/>
        </w:rPr>
        <w:t>2.1].</w:t>
      </w:r>
      <w:r w:rsidR="00B06107">
        <w:rPr>
          <w:lang w:eastAsia="en-US"/>
        </w:rPr>
        <w:t xml:space="preserve"> Note that the sled goes </w:t>
      </w:r>
      <w:r w:rsidR="00031919">
        <w:rPr>
          <w:lang w:eastAsia="en-US"/>
        </w:rPr>
        <w:t>alongside</w:t>
      </w:r>
      <w:r w:rsidR="00B06107">
        <w:rPr>
          <w:lang w:eastAsia="en-US"/>
        </w:rPr>
        <w:t xml:space="preserve"> the rail</w:t>
      </w:r>
      <w:r w:rsidR="00031919">
        <w:rPr>
          <w:lang w:eastAsia="en-US"/>
        </w:rPr>
        <w:t xml:space="preserve"> when the system is in use</w:t>
      </w:r>
      <w:r w:rsidR="00A00A24">
        <w:rPr>
          <w:lang w:eastAsia="en-US"/>
        </w:rPr>
        <w:t xml:space="preserve">. </w:t>
      </w:r>
      <w:r w:rsidR="00C6464C">
        <w:rPr>
          <w:lang w:eastAsia="en-US"/>
        </w:rPr>
        <w:t xml:space="preserve">Below in figure </w:t>
      </w:r>
      <w:r w:rsidR="003D3388">
        <w:rPr>
          <w:lang w:eastAsia="en-US"/>
        </w:rPr>
        <w:t>5,</w:t>
      </w:r>
      <w:r w:rsidR="00C6464C">
        <w:rPr>
          <w:lang w:eastAsia="en-US"/>
        </w:rPr>
        <w:t xml:space="preserve"> </w:t>
      </w:r>
      <w:r w:rsidR="00854D4D">
        <w:rPr>
          <w:lang w:eastAsia="en-US"/>
        </w:rPr>
        <w:t xml:space="preserve">the width of the entire system can be seen as </w:t>
      </w:r>
      <w:r w:rsidR="001A5319">
        <w:rPr>
          <w:lang w:eastAsia="en-US"/>
        </w:rPr>
        <w:t>about 2 feet in this design and configuration</w:t>
      </w:r>
      <w:r w:rsidR="00300212">
        <w:rPr>
          <w:lang w:eastAsia="en-US"/>
        </w:rPr>
        <w:t xml:space="preserve"> </w:t>
      </w:r>
      <w:r w:rsidR="005F67FF">
        <w:rPr>
          <w:lang w:eastAsia="en-US"/>
        </w:rPr>
        <w:t>[</w:t>
      </w:r>
      <w:r w:rsidR="00BE4689">
        <w:rPr>
          <w:lang w:eastAsia="en-US"/>
        </w:rPr>
        <w:t>2.1.3]</w:t>
      </w:r>
      <w:r w:rsidR="001A5319">
        <w:rPr>
          <w:lang w:eastAsia="en-US"/>
        </w:rPr>
        <w:t>.</w:t>
      </w:r>
    </w:p>
    <w:p w14:paraId="3C0C4704" w14:textId="2220B1DA" w:rsidR="003D3388" w:rsidRDefault="003D3388" w:rsidP="001A5319">
      <w:pPr>
        <w:jc w:val="center"/>
        <w:rPr>
          <w:lang w:eastAsia="en-US"/>
        </w:rPr>
      </w:pPr>
    </w:p>
    <w:p w14:paraId="174EBE66" w14:textId="7070D027" w:rsidR="001A5319" w:rsidRDefault="00A028F0" w:rsidP="001A5319">
      <w:pPr>
        <w:jc w:val="center"/>
        <w:rPr>
          <w:lang w:eastAsia="en-US"/>
        </w:rPr>
      </w:pPr>
      <w:r>
        <w:rPr>
          <w:noProof/>
        </w:rPr>
        <w:lastRenderedPageBreak/>
        <w:drawing>
          <wp:inline distT="0" distB="0" distL="0" distR="0" wp14:anchorId="175783E9" wp14:editId="38C66657">
            <wp:extent cx="2908169" cy="3590818"/>
            <wp:effectExtent l="0" t="0" r="6985" b="0"/>
            <wp:docPr id="6" name="Picture 6" descr="A blueprint of a car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/>
                    <pic:cNvPicPr/>
                  </pic:nvPicPr>
                  <pic:blipFill>
                    <a:blip r:embed="rId16">
                      <a:extLst>
                        <a:ext uri="{FF2B5EF4-FFF2-40B4-BE49-F238E27FC236}">
                          <a16:creationId xmlns:arto="http://schemas.microsoft.com/office/word/2006/arto" xmlns:a16="http://schemas.microsoft.com/office/drawing/2014/main" xmlns:a14="http://schemas.microsoft.com/office/drawing/2010/main" xmlns:w="http://schemas.openxmlformats.org/wordprocessingml/2006/main" xmlns:w10="urn:schemas-microsoft-com:office:word" xmlns:v="urn:schemas-microsoft-com:vml" xmlns:o="urn:schemas-microsoft-com:office:office" xmlns="" id="{0DC35B77-DB99-2AF7-1484-04691AD14281}"/>
                        </a:ext>
                      </a:extLst>
                    </a:blip>
                    <a:srcRect l="24184"/>
                    <a:stretch>
                      <a:fillRect/>
                    </a:stretch>
                  </pic:blipFill>
                  <pic:spPr>
                    <a:xfrm>
                      <a:off x="0" y="0"/>
                      <a:ext cx="2908169" cy="359081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E304D3" w14:textId="2FDB59FB" w:rsidR="00A028F0" w:rsidRDefault="00A028F0" w:rsidP="003D3388">
      <w:pPr>
        <w:jc w:val="center"/>
        <w:rPr>
          <w:lang w:eastAsia="en-US"/>
        </w:rPr>
      </w:pPr>
      <w:r>
        <w:rPr>
          <w:lang w:eastAsia="en-US"/>
        </w:rPr>
        <w:t xml:space="preserve">Figure </w:t>
      </w:r>
      <w:r w:rsidR="003D3388">
        <w:rPr>
          <w:lang w:eastAsia="en-US"/>
        </w:rPr>
        <w:t>5</w:t>
      </w:r>
      <w:r>
        <w:rPr>
          <w:lang w:eastAsia="en-US"/>
        </w:rPr>
        <w:t xml:space="preserve">: </w:t>
      </w:r>
      <w:r w:rsidR="0019539F">
        <w:rPr>
          <w:lang w:eastAsia="en-US"/>
        </w:rPr>
        <w:t xml:space="preserve">Top-side view of Assembled </w:t>
      </w:r>
      <w:r w:rsidR="00BE4689">
        <w:rPr>
          <w:lang w:eastAsia="en-US"/>
        </w:rPr>
        <w:t>system</w:t>
      </w:r>
    </w:p>
    <w:p w14:paraId="257973EE" w14:textId="532BA019" w:rsidR="00626C57" w:rsidRDefault="00626C57" w:rsidP="004C3D6B">
      <w:pPr>
        <w:rPr>
          <w:lang w:eastAsia="en-US"/>
        </w:rPr>
      </w:pPr>
    </w:p>
    <w:p w14:paraId="4D200E48" w14:textId="08336BC9" w:rsidR="00F2220D" w:rsidRDefault="00172861" w:rsidP="00172861">
      <w:pPr>
        <w:pStyle w:val="Heading2"/>
        <w:rPr>
          <w:lang w:eastAsia="en-US"/>
        </w:rPr>
      </w:pPr>
      <w:bookmarkStart w:id="11" w:name="_Toc146847225"/>
      <w:r>
        <w:rPr>
          <w:lang w:eastAsia="en-US"/>
        </w:rPr>
        <w:t>3.3</w:t>
      </w:r>
      <w:r w:rsidR="0039637B">
        <w:rPr>
          <w:lang w:eastAsia="en-US"/>
        </w:rPr>
        <w:tab/>
      </w:r>
      <w:r>
        <w:rPr>
          <w:lang w:eastAsia="en-US"/>
        </w:rPr>
        <w:t>SYSTEM COMPONENTS</w:t>
      </w:r>
      <w:bookmarkEnd w:id="11"/>
    </w:p>
    <w:p w14:paraId="40C35B92" w14:textId="77777777" w:rsidR="00D62CF0" w:rsidRDefault="00D62CF0" w:rsidP="00D62CF0">
      <w:pPr>
        <w:rPr>
          <w:lang w:eastAsia="en-US"/>
        </w:rPr>
      </w:pPr>
    </w:p>
    <w:p w14:paraId="169AB2AE" w14:textId="4CFBC04C" w:rsidR="00D62CF0" w:rsidRDefault="00D62CF0" w:rsidP="00E66C29">
      <w:pPr>
        <w:pStyle w:val="Heading3"/>
        <w:rPr>
          <w:lang w:eastAsia="en-US"/>
        </w:rPr>
      </w:pPr>
      <w:bookmarkStart w:id="12" w:name="_Toc146847226"/>
      <w:r>
        <w:rPr>
          <w:lang w:eastAsia="en-US"/>
        </w:rPr>
        <w:t>3.3.1</w:t>
      </w:r>
      <w:r w:rsidR="0039637B">
        <w:rPr>
          <w:lang w:eastAsia="en-US"/>
        </w:rPr>
        <w:t xml:space="preserve"> Sled</w:t>
      </w:r>
      <w:bookmarkEnd w:id="12"/>
    </w:p>
    <w:p w14:paraId="0F6C0FFE" w14:textId="71CC84F0" w:rsidR="0039637B" w:rsidRDefault="00B51922" w:rsidP="00B51922">
      <w:pPr>
        <w:jc w:val="center"/>
        <w:rPr>
          <w:lang w:eastAsia="en-US"/>
        </w:rPr>
      </w:pPr>
      <w:r w:rsidRPr="00B51922">
        <w:rPr>
          <w:noProof/>
          <w:lang w:eastAsia="en-US"/>
        </w:rPr>
        <w:drawing>
          <wp:inline distT="0" distB="0" distL="0" distR="0" wp14:anchorId="4E14D596" wp14:editId="1052B2A3">
            <wp:extent cx="4826248" cy="2025754"/>
            <wp:effectExtent l="0" t="0" r="0" b="0"/>
            <wp:docPr id="729703029" name="Picture 729703029" descr="A diagram of a conveyor belt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9703029" name="Picture 1" descr="A diagram of a conveyor belt&#10;&#10;Description automatically generated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4826248" cy="20257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28C98D" w14:textId="5D4A6E5E" w:rsidR="00B51922" w:rsidRDefault="00B51922" w:rsidP="00B51922">
      <w:pPr>
        <w:jc w:val="center"/>
        <w:rPr>
          <w:lang w:eastAsia="en-US"/>
        </w:rPr>
      </w:pPr>
      <w:r>
        <w:rPr>
          <w:lang w:eastAsia="en-US"/>
        </w:rPr>
        <w:t xml:space="preserve">Figure </w:t>
      </w:r>
      <w:r w:rsidR="003D3388">
        <w:rPr>
          <w:lang w:eastAsia="en-US"/>
        </w:rPr>
        <w:t>6</w:t>
      </w:r>
      <w:r>
        <w:rPr>
          <w:lang w:eastAsia="en-US"/>
        </w:rPr>
        <w:t>: Sled</w:t>
      </w:r>
    </w:p>
    <w:p w14:paraId="21D22DF5" w14:textId="77777777" w:rsidR="00FF401E" w:rsidRDefault="00FF401E" w:rsidP="00FF401E">
      <w:pPr>
        <w:rPr>
          <w:lang w:eastAsia="en-US"/>
        </w:rPr>
      </w:pPr>
    </w:p>
    <w:p w14:paraId="2DD0568F" w14:textId="47CD5572" w:rsidR="00F2220D" w:rsidRPr="00F2220D" w:rsidRDefault="00FF401E" w:rsidP="00F2220D">
      <w:pPr>
        <w:rPr>
          <w:lang w:eastAsia="en-US"/>
        </w:rPr>
      </w:pPr>
      <w:r>
        <w:rPr>
          <w:lang w:eastAsia="en-US"/>
        </w:rPr>
        <w:t>The sled for my design</w:t>
      </w:r>
      <w:r w:rsidR="00446B8B">
        <w:rPr>
          <w:lang w:eastAsia="en-US"/>
        </w:rPr>
        <w:t xml:space="preserve"> </w:t>
      </w:r>
      <w:r w:rsidR="0046333E">
        <w:rPr>
          <w:lang w:eastAsia="en-US"/>
        </w:rPr>
        <w:t>should have a long but th</w:t>
      </w:r>
      <w:r w:rsidR="003D22CF">
        <w:rPr>
          <w:lang w:eastAsia="en-US"/>
        </w:rPr>
        <w:t xml:space="preserve">in base, </w:t>
      </w:r>
      <w:r w:rsidR="00786DD2">
        <w:rPr>
          <w:lang w:eastAsia="en-US"/>
        </w:rPr>
        <w:t xml:space="preserve">between 5 and 6 feet in length and below </w:t>
      </w:r>
      <w:r w:rsidR="001A5319">
        <w:rPr>
          <w:lang w:eastAsia="en-US"/>
        </w:rPr>
        <w:t xml:space="preserve">1.5 </w:t>
      </w:r>
      <w:r w:rsidR="00786DD2">
        <w:rPr>
          <w:lang w:eastAsia="en-US"/>
        </w:rPr>
        <w:t>feet in width</w:t>
      </w:r>
      <w:r w:rsidR="00C07BC2">
        <w:rPr>
          <w:lang w:eastAsia="en-US"/>
        </w:rPr>
        <w:t xml:space="preserve"> this ensures that the sled will fit in a</w:t>
      </w:r>
      <w:r w:rsidR="002C4732">
        <w:rPr>
          <w:lang w:eastAsia="en-US"/>
        </w:rPr>
        <w:t>n average American pickup truck [2.2.2]</w:t>
      </w:r>
      <w:r w:rsidR="00786DD2">
        <w:rPr>
          <w:lang w:eastAsia="en-US"/>
        </w:rPr>
        <w:t>.</w:t>
      </w:r>
      <w:r w:rsidR="00923B3F">
        <w:rPr>
          <w:lang w:eastAsia="en-US"/>
        </w:rPr>
        <w:t xml:space="preserve"> The dimensions mentioned above should be able to accommodate </w:t>
      </w:r>
      <w:r w:rsidR="00ED3DB5">
        <w:rPr>
          <w:lang w:eastAsia="en-US"/>
        </w:rPr>
        <w:t>both a 4-sea</w:t>
      </w:r>
      <w:r w:rsidR="00D97CF1">
        <w:rPr>
          <w:lang w:eastAsia="en-US"/>
        </w:rPr>
        <w:t>t</w:t>
      </w:r>
      <w:r w:rsidR="00ED3DB5">
        <w:rPr>
          <w:lang w:eastAsia="en-US"/>
        </w:rPr>
        <w:t xml:space="preserve">er </w:t>
      </w:r>
      <w:r w:rsidR="00D97CF1">
        <w:rPr>
          <w:lang w:eastAsia="en-US"/>
        </w:rPr>
        <w:t>sofa</w:t>
      </w:r>
      <w:r w:rsidR="0001722A">
        <w:rPr>
          <w:lang w:eastAsia="en-US"/>
        </w:rPr>
        <w:t xml:space="preserve"> and a </w:t>
      </w:r>
      <w:r w:rsidR="00012141">
        <w:rPr>
          <w:lang w:eastAsia="en-US"/>
        </w:rPr>
        <w:t>5-shelf</w:t>
      </w:r>
      <w:r w:rsidR="00AA3745">
        <w:rPr>
          <w:lang w:eastAsia="en-US"/>
        </w:rPr>
        <w:t xml:space="preserve"> bookshelf</w:t>
      </w:r>
      <w:r w:rsidR="00C5029F">
        <w:rPr>
          <w:lang w:eastAsia="en-US"/>
        </w:rPr>
        <w:t xml:space="preserve"> [</w:t>
      </w:r>
      <w:r w:rsidR="004E38D6">
        <w:rPr>
          <w:lang w:eastAsia="en-US"/>
        </w:rPr>
        <w:t>2.1.2, 2.1.3]</w:t>
      </w:r>
      <w:r w:rsidR="00AA3745">
        <w:rPr>
          <w:lang w:eastAsia="en-US"/>
        </w:rPr>
        <w:t>.</w:t>
      </w:r>
      <w:r w:rsidR="00786DD2">
        <w:rPr>
          <w:lang w:eastAsia="en-US"/>
        </w:rPr>
        <w:t xml:space="preserve"> The </w:t>
      </w:r>
      <w:r w:rsidR="004638E0">
        <w:rPr>
          <w:lang w:eastAsia="en-US"/>
        </w:rPr>
        <w:t>cylinder</w:t>
      </w:r>
      <w:r w:rsidR="00786DD2">
        <w:rPr>
          <w:lang w:eastAsia="en-US"/>
        </w:rPr>
        <w:t xml:space="preserve">s </w:t>
      </w:r>
      <w:r w:rsidR="00E20FE1">
        <w:rPr>
          <w:lang w:eastAsia="en-US"/>
        </w:rPr>
        <w:t xml:space="preserve">will attach </w:t>
      </w:r>
      <w:r w:rsidR="009A5596">
        <w:rPr>
          <w:lang w:eastAsia="en-US"/>
        </w:rPr>
        <w:t xml:space="preserve">to the sled with a bracket </w:t>
      </w:r>
      <w:r w:rsidR="004638E0">
        <w:rPr>
          <w:lang w:eastAsia="en-US"/>
        </w:rPr>
        <w:t xml:space="preserve">(not pictured in </w:t>
      </w:r>
      <w:r w:rsidR="001606D1">
        <w:rPr>
          <w:lang w:eastAsia="en-US"/>
        </w:rPr>
        <w:t>fi</w:t>
      </w:r>
      <w:r w:rsidR="004638E0">
        <w:rPr>
          <w:lang w:eastAsia="en-US"/>
        </w:rPr>
        <w:t xml:space="preserve">gure </w:t>
      </w:r>
      <w:r w:rsidR="00325F4F">
        <w:rPr>
          <w:lang w:eastAsia="en-US"/>
        </w:rPr>
        <w:t>6</w:t>
      </w:r>
      <w:r w:rsidR="009A5596">
        <w:rPr>
          <w:lang w:eastAsia="en-US"/>
        </w:rPr>
        <w:t>)</w:t>
      </w:r>
      <w:r w:rsidR="00454C24">
        <w:rPr>
          <w:lang w:eastAsia="en-US"/>
        </w:rPr>
        <w:t>, these cylinders will be free rotating</w:t>
      </w:r>
      <w:r w:rsidR="00CF41BD">
        <w:rPr>
          <w:lang w:eastAsia="en-US"/>
        </w:rPr>
        <w:t>.</w:t>
      </w:r>
      <w:r w:rsidR="00454C24">
        <w:rPr>
          <w:lang w:eastAsia="en-US"/>
        </w:rPr>
        <w:t xml:space="preserve"> </w:t>
      </w:r>
      <w:r w:rsidR="00E20FE1">
        <w:rPr>
          <w:lang w:eastAsia="en-US"/>
        </w:rPr>
        <w:t xml:space="preserve">The </w:t>
      </w:r>
      <w:r w:rsidR="005C445A">
        <w:rPr>
          <w:lang w:eastAsia="en-US"/>
        </w:rPr>
        <w:t>brackets</w:t>
      </w:r>
      <w:r w:rsidR="00E20FE1">
        <w:rPr>
          <w:lang w:eastAsia="en-US"/>
        </w:rPr>
        <w:t xml:space="preserve"> will include </w:t>
      </w:r>
      <w:r w:rsidR="00567C50">
        <w:rPr>
          <w:lang w:eastAsia="en-US"/>
        </w:rPr>
        <w:t>side bra</w:t>
      </w:r>
      <w:r w:rsidR="005C445A">
        <w:rPr>
          <w:lang w:eastAsia="en-US"/>
        </w:rPr>
        <w:t>ces</w:t>
      </w:r>
      <w:r w:rsidR="00567C50">
        <w:rPr>
          <w:lang w:eastAsia="en-US"/>
        </w:rPr>
        <w:t xml:space="preserve"> tha</w:t>
      </w:r>
      <w:r w:rsidR="00925DC5">
        <w:rPr>
          <w:lang w:eastAsia="en-US"/>
        </w:rPr>
        <w:t xml:space="preserve">t will have </w:t>
      </w:r>
      <w:r w:rsidR="000D3845">
        <w:rPr>
          <w:lang w:eastAsia="en-US"/>
        </w:rPr>
        <w:t>sections for straps to ensure that the furniture stays on the system.</w:t>
      </w:r>
      <w:r w:rsidR="00E20FE1">
        <w:rPr>
          <w:lang w:eastAsia="en-US"/>
        </w:rPr>
        <w:t xml:space="preserve"> </w:t>
      </w:r>
      <w:r w:rsidR="00CF41BD">
        <w:rPr>
          <w:lang w:eastAsia="en-US"/>
        </w:rPr>
        <w:t>T</w:t>
      </w:r>
      <w:r w:rsidR="007577E2">
        <w:rPr>
          <w:lang w:eastAsia="en-US"/>
        </w:rPr>
        <w:t xml:space="preserve">he cylinder </w:t>
      </w:r>
      <w:r w:rsidR="007577E2">
        <w:rPr>
          <w:lang w:eastAsia="en-US"/>
        </w:rPr>
        <w:lastRenderedPageBreak/>
        <w:t xml:space="preserve">must have a </w:t>
      </w:r>
      <w:r w:rsidR="002F770C">
        <w:rPr>
          <w:lang w:eastAsia="en-US"/>
        </w:rPr>
        <w:t xml:space="preserve">large diameter so that </w:t>
      </w:r>
      <w:r w:rsidR="008C0871">
        <w:rPr>
          <w:lang w:eastAsia="en-US"/>
        </w:rPr>
        <w:t xml:space="preserve">with a calculated offset the cylinders will have more than one rolling on </w:t>
      </w:r>
      <w:r w:rsidR="00842650">
        <w:rPr>
          <w:lang w:eastAsia="en-US"/>
        </w:rPr>
        <w:t>steps at a time to</w:t>
      </w:r>
      <w:r w:rsidR="005837B5">
        <w:rPr>
          <w:lang w:eastAsia="en-US"/>
        </w:rPr>
        <w:t xml:space="preserve"> go up the stairs smoothly. </w:t>
      </w:r>
      <w:r w:rsidR="00C975AD">
        <w:rPr>
          <w:lang w:eastAsia="en-US"/>
        </w:rPr>
        <w:t xml:space="preserve">The last cylinder at the </w:t>
      </w:r>
      <w:r w:rsidR="001227E2">
        <w:rPr>
          <w:lang w:eastAsia="en-US"/>
        </w:rPr>
        <w:t xml:space="preserve">back of the stairs will </w:t>
      </w:r>
      <w:r w:rsidR="00E56371">
        <w:rPr>
          <w:lang w:eastAsia="en-US"/>
        </w:rPr>
        <w:t>be</w:t>
      </w:r>
      <w:r w:rsidR="001227E2">
        <w:rPr>
          <w:lang w:eastAsia="en-US"/>
        </w:rPr>
        <w:t xml:space="preserve"> designed to have an offset </w:t>
      </w:r>
      <w:r w:rsidR="00CD428D">
        <w:rPr>
          <w:lang w:eastAsia="en-US"/>
        </w:rPr>
        <w:t xml:space="preserve">so that when going down the stairs that cylinder will be in contact with the stairs until the system goes down one step. </w:t>
      </w:r>
      <w:r w:rsidR="0073783D">
        <w:rPr>
          <w:lang w:eastAsia="en-US"/>
        </w:rPr>
        <w:t xml:space="preserve">The </w:t>
      </w:r>
      <w:r w:rsidR="00922E86">
        <w:rPr>
          <w:lang w:eastAsia="en-US"/>
        </w:rPr>
        <w:t xml:space="preserve">large diameter and </w:t>
      </w:r>
      <w:r w:rsidR="00F22AA1">
        <w:rPr>
          <w:lang w:eastAsia="en-US"/>
        </w:rPr>
        <w:t xml:space="preserve">offset of the cylinders </w:t>
      </w:r>
      <w:r w:rsidR="00611936">
        <w:rPr>
          <w:lang w:eastAsia="en-US"/>
        </w:rPr>
        <w:t>allow the system to go up and down a set of stairs repeatedly [2.1.1].</w:t>
      </w:r>
      <w:r w:rsidR="00914FBD">
        <w:rPr>
          <w:lang w:eastAsia="en-US"/>
        </w:rPr>
        <w:t xml:space="preserve"> The </w:t>
      </w:r>
      <w:r w:rsidR="00C24D69">
        <w:rPr>
          <w:lang w:eastAsia="en-US"/>
        </w:rPr>
        <w:t xml:space="preserve">lifted portion at the front of the </w:t>
      </w:r>
      <w:r w:rsidR="00E56371">
        <w:rPr>
          <w:lang w:eastAsia="en-US"/>
        </w:rPr>
        <w:t>sled</w:t>
      </w:r>
      <w:r w:rsidR="00C24D69">
        <w:rPr>
          <w:lang w:eastAsia="en-US"/>
        </w:rPr>
        <w:t xml:space="preserve"> should not allow for </w:t>
      </w:r>
      <w:r w:rsidR="00ED4E23">
        <w:rPr>
          <w:lang w:eastAsia="en-US"/>
        </w:rPr>
        <w:t xml:space="preserve">unexpected stopping or </w:t>
      </w:r>
      <w:r w:rsidR="00D971D1">
        <w:rPr>
          <w:lang w:eastAsia="en-US"/>
        </w:rPr>
        <w:t>hitting of the stairs while going up</w:t>
      </w:r>
      <w:r w:rsidR="00055737">
        <w:rPr>
          <w:lang w:eastAsia="en-US"/>
        </w:rPr>
        <w:t xml:space="preserve"> [2.3.2]</w:t>
      </w:r>
      <w:r w:rsidR="00D971D1">
        <w:rPr>
          <w:lang w:eastAsia="en-US"/>
        </w:rPr>
        <w:t>.</w:t>
      </w:r>
      <w:r w:rsidR="00E56371">
        <w:rPr>
          <w:lang w:eastAsia="en-US"/>
        </w:rPr>
        <w:t xml:space="preserve"> The back of the sled also has a</w:t>
      </w:r>
      <w:r w:rsidR="001E5863">
        <w:rPr>
          <w:lang w:eastAsia="en-US"/>
        </w:rPr>
        <w:t>n angle</w:t>
      </w:r>
      <w:r w:rsidR="00BF3B01">
        <w:rPr>
          <w:lang w:eastAsia="en-US"/>
        </w:rPr>
        <w:t>d support so that furniture cannot slide down the stairs</w:t>
      </w:r>
      <w:r w:rsidR="004D79BA">
        <w:rPr>
          <w:lang w:eastAsia="en-US"/>
        </w:rPr>
        <w:t xml:space="preserve"> and potentially injure the user and the furniture </w:t>
      </w:r>
      <w:r w:rsidR="00FC1EAE">
        <w:rPr>
          <w:lang w:eastAsia="en-US"/>
        </w:rPr>
        <w:t>[2.3</w:t>
      </w:r>
      <w:r w:rsidR="00055737">
        <w:rPr>
          <w:lang w:eastAsia="en-US"/>
        </w:rPr>
        <w:t>.</w:t>
      </w:r>
      <w:r w:rsidR="00FC1EAE">
        <w:rPr>
          <w:lang w:eastAsia="en-US"/>
        </w:rPr>
        <w:t>1,2.3.3].</w:t>
      </w:r>
      <w:r w:rsidR="000707AB">
        <w:rPr>
          <w:lang w:eastAsia="en-US"/>
        </w:rPr>
        <w:t xml:space="preserve"> The last </w:t>
      </w:r>
      <w:r w:rsidR="00D73454">
        <w:rPr>
          <w:lang w:eastAsia="en-US"/>
        </w:rPr>
        <w:t xml:space="preserve">component of the sled is the </w:t>
      </w:r>
      <w:r w:rsidR="00FC1EAE">
        <w:rPr>
          <w:lang w:eastAsia="en-US"/>
        </w:rPr>
        <w:t>two attachments</w:t>
      </w:r>
      <w:r w:rsidR="00D73454">
        <w:rPr>
          <w:lang w:eastAsia="en-US"/>
        </w:rPr>
        <w:t xml:space="preserve"> for the rope </w:t>
      </w:r>
      <w:r w:rsidR="00A718EE">
        <w:rPr>
          <w:lang w:eastAsia="en-US"/>
        </w:rPr>
        <w:t>that will control the movement of the sle</w:t>
      </w:r>
      <w:r w:rsidR="00F77AB6">
        <w:rPr>
          <w:lang w:eastAsia="en-US"/>
        </w:rPr>
        <w:t>d.</w:t>
      </w:r>
    </w:p>
    <w:p w14:paraId="7E968F6C" w14:textId="77777777" w:rsidR="00F2220D" w:rsidRPr="00F2220D" w:rsidRDefault="00F2220D" w:rsidP="00F2220D">
      <w:pPr>
        <w:rPr>
          <w:lang w:eastAsia="en-US"/>
        </w:rPr>
      </w:pPr>
    </w:p>
    <w:p w14:paraId="071ECCFE" w14:textId="060D0E6F" w:rsidR="00F2220D" w:rsidRDefault="007A4B0D" w:rsidP="00E66C29">
      <w:pPr>
        <w:pStyle w:val="Heading3"/>
        <w:rPr>
          <w:lang w:eastAsia="en-US"/>
        </w:rPr>
      </w:pPr>
      <w:bookmarkStart w:id="13" w:name="_Toc146847227"/>
      <w:r>
        <w:rPr>
          <w:lang w:eastAsia="en-US"/>
        </w:rPr>
        <w:t>3.3.2</w:t>
      </w:r>
      <w:r w:rsidR="0017229E">
        <w:rPr>
          <w:lang w:eastAsia="en-US"/>
        </w:rPr>
        <w:t xml:space="preserve"> </w:t>
      </w:r>
      <w:r w:rsidR="0043115F">
        <w:rPr>
          <w:lang w:eastAsia="en-US"/>
        </w:rPr>
        <w:t>Joints</w:t>
      </w:r>
      <w:bookmarkEnd w:id="13"/>
    </w:p>
    <w:p w14:paraId="0C932338" w14:textId="351F0795" w:rsidR="00F2220D" w:rsidRDefault="00D15DE7" w:rsidP="00147253">
      <w:pPr>
        <w:jc w:val="center"/>
        <w:rPr>
          <w:lang w:eastAsia="en-US"/>
        </w:rPr>
      </w:pPr>
      <w:r w:rsidRPr="00D15DE7">
        <w:rPr>
          <w:noProof/>
          <w:lang w:eastAsia="en-US"/>
        </w:rPr>
        <w:drawing>
          <wp:inline distT="0" distB="0" distL="0" distR="0" wp14:anchorId="0272A737" wp14:editId="0385926B">
            <wp:extent cx="5617678" cy="3255448"/>
            <wp:effectExtent l="0" t="0" r="2540" b="2540"/>
            <wp:docPr id="1297459013" name="Picture 1297459013" descr="A grey object with a circle&#10;&#10;Description automatically generated">
              <a:extLst xmlns:a="http://schemas.openxmlformats.org/drawingml/2006/main">
                <a:ext uri="{FF2B5EF4-FFF2-40B4-BE49-F238E27FC236}">
                  <a16:creationId xmlns:a16="http://schemas.microsoft.com/office/drawing/2014/main" id="{D63C0CB6-98C4-B564-F427-C07F7EA908B2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97459013" name="Picture 1297459013" descr="A grey object with a circle&#10;&#10;Description automatically generated">
                      <a:extLst>
                        <a:ext uri="{FF2B5EF4-FFF2-40B4-BE49-F238E27FC236}">
                          <a16:creationId xmlns:a16="http://schemas.microsoft.com/office/drawing/2014/main" id="{D63C0CB6-98C4-B564-F427-C07F7EA908B2}"/>
                        </a:ext>
                      </a:extLst>
                    </pic:cNvPr>
                    <pic:cNvPicPr>
                      <a:picLocks noChangeAspect="1"/>
                    </pic:cNvPicPr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617678" cy="325544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1F6B30" w14:textId="59C2E4B1" w:rsidR="00D15DE7" w:rsidRDefault="00B55EDF" w:rsidP="00147253">
      <w:pPr>
        <w:jc w:val="center"/>
        <w:rPr>
          <w:lang w:eastAsia="en-US"/>
        </w:rPr>
      </w:pPr>
      <w:r w:rsidRPr="00B55EDF">
        <w:rPr>
          <w:lang w:eastAsia="en-US"/>
        </w:rPr>
        <w:t xml:space="preserve">Figure </w:t>
      </w:r>
      <w:proofErr w:type="gramStart"/>
      <w:r w:rsidRPr="00B55EDF">
        <w:rPr>
          <w:lang w:eastAsia="en-US"/>
        </w:rPr>
        <w:t>7 :</w:t>
      </w:r>
      <w:proofErr w:type="gramEnd"/>
      <w:r w:rsidRPr="00B55EDF">
        <w:rPr>
          <w:lang w:eastAsia="en-US"/>
        </w:rPr>
        <w:t xml:space="preserve"> </w:t>
      </w:r>
      <w:r w:rsidR="00D15DE7" w:rsidRPr="00B55EDF">
        <w:rPr>
          <w:lang w:eastAsia="en-US"/>
        </w:rPr>
        <w:t>Large Joint</w:t>
      </w:r>
    </w:p>
    <w:p w14:paraId="4BEA38DE" w14:textId="77777777" w:rsidR="00E51335" w:rsidRPr="00B55EDF" w:rsidRDefault="00E51335" w:rsidP="00147253">
      <w:pPr>
        <w:jc w:val="center"/>
        <w:rPr>
          <w:lang w:eastAsia="en-US"/>
        </w:rPr>
      </w:pPr>
    </w:p>
    <w:p w14:paraId="2860C01A" w14:textId="5FD32B41" w:rsidR="00B55EDF" w:rsidRDefault="00D15DE7" w:rsidP="00B55EDF">
      <w:pPr>
        <w:rPr>
          <w:lang w:eastAsia="en-US"/>
        </w:rPr>
      </w:pPr>
      <w:r w:rsidRPr="001749F1">
        <w:rPr>
          <w:lang w:eastAsia="en-US"/>
        </w:rPr>
        <w:t>The large joint, pic</w:t>
      </w:r>
      <w:r w:rsidR="001749F1" w:rsidRPr="001749F1">
        <w:rPr>
          <w:lang w:eastAsia="en-US"/>
        </w:rPr>
        <w:t xml:space="preserve">tured above in </w:t>
      </w:r>
      <w:r w:rsidR="000A764B">
        <w:rPr>
          <w:lang w:eastAsia="en-US"/>
        </w:rPr>
        <w:t xml:space="preserve">figure </w:t>
      </w:r>
      <w:r w:rsidR="00B55EDF">
        <w:rPr>
          <w:lang w:eastAsia="en-US"/>
        </w:rPr>
        <w:t>7</w:t>
      </w:r>
      <w:r w:rsidR="002E421C">
        <w:rPr>
          <w:lang w:eastAsia="en-US"/>
        </w:rPr>
        <w:t xml:space="preserve">, </w:t>
      </w:r>
      <w:r w:rsidR="007A4009">
        <w:rPr>
          <w:lang w:eastAsia="en-US"/>
        </w:rPr>
        <w:t>is used</w:t>
      </w:r>
      <w:r w:rsidR="002E421C">
        <w:rPr>
          <w:lang w:eastAsia="en-US"/>
        </w:rPr>
        <w:t xml:space="preserve"> to connect the </w:t>
      </w:r>
      <w:r w:rsidR="007A4009">
        <w:rPr>
          <w:lang w:eastAsia="en-US"/>
        </w:rPr>
        <w:t>main rail</w:t>
      </w:r>
      <w:r w:rsidR="0099670B">
        <w:rPr>
          <w:lang w:eastAsia="en-US"/>
        </w:rPr>
        <w:t xml:space="preserve"> and the rail with the winch on the end of it. </w:t>
      </w:r>
      <w:r w:rsidR="00493C42">
        <w:rPr>
          <w:lang w:eastAsia="en-US"/>
        </w:rPr>
        <w:t xml:space="preserve">These joints would be fitted with notches so that any angle can be set on </w:t>
      </w:r>
      <w:r w:rsidR="009C395B">
        <w:rPr>
          <w:lang w:eastAsia="en-US"/>
        </w:rPr>
        <w:t xml:space="preserve">with the joints. </w:t>
      </w:r>
      <w:r w:rsidR="007C67B0">
        <w:rPr>
          <w:lang w:eastAsia="en-US"/>
        </w:rPr>
        <w:t xml:space="preserve">One each end of the joint </w:t>
      </w:r>
      <w:r w:rsidR="00B55EDF">
        <w:rPr>
          <w:lang w:eastAsia="en-US"/>
        </w:rPr>
        <w:t>is</w:t>
      </w:r>
      <w:r w:rsidR="007C67B0">
        <w:rPr>
          <w:lang w:eastAsia="en-US"/>
        </w:rPr>
        <w:t xml:space="preserve"> square block which </w:t>
      </w:r>
      <w:proofErr w:type="gramStart"/>
      <w:r w:rsidR="007C67B0">
        <w:rPr>
          <w:lang w:eastAsia="en-US"/>
        </w:rPr>
        <w:t>are</w:t>
      </w:r>
      <w:proofErr w:type="gramEnd"/>
      <w:r w:rsidR="007C67B0">
        <w:rPr>
          <w:lang w:eastAsia="en-US"/>
        </w:rPr>
        <w:t xml:space="preserve"> meant to be encased by the rail</w:t>
      </w:r>
      <w:r w:rsidR="00780B1E">
        <w:rPr>
          <w:lang w:eastAsia="en-US"/>
        </w:rPr>
        <w:t>.</w:t>
      </w:r>
      <w:r w:rsidR="00B55EDF" w:rsidRPr="00B55EDF">
        <w:rPr>
          <w:lang w:eastAsia="en-US"/>
        </w:rPr>
        <w:t xml:space="preserve"> </w:t>
      </w:r>
    </w:p>
    <w:p w14:paraId="3178A67C" w14:textId="3D2315EB" w:rsidR="00B55EDF" w:rsidRDefault="00B55EDF" w:rsidP="00B55EDF">
      <w:pPr>
        <w:rPr>
          <w:lang w:eastAsia="en-US"/>
        </w:rPr>
      </w:pPr>
      <w:r>
        <w:rPr>
          <w:lang w:eastAsia="en-US"/>
        </w:rPr>
        <w:t>The small joint is very similar to the large joint, this join adheres to the main rail as well as the rail with a pulley on it. Incorporated into the design are holes to insert pins to keep the joint in place when the system is fully assembled.</w:t>
      </w:r>
    </w:p>
    <w:p w14:paraId="1834541F" w14:textId="7C97B28B" w:rsidR="00F2220D" w:rsidRDefault="00F2220D" w:rsidP="00F2220D">
      <w:pPr>
        <w:rPr>
          <w:lang w:eastAsia="en-US"/>
        </w:rPr>
      </w:pPr>
    </w:p>
    <w:p w14:paraId="12F4374B" w14:textId="79692694" w:rsidR="008A61BF" w:rsidRDefault="00FF52FD" w:rsidP="008A61BF">
      <w:pPr>
        <w:jc w:val="center"/>
        <w:rPr>
          <w:lang w:eastAsia="en-US"/>
        </w:rPr>
      </w:pPr>
      <w:r>
        <w:rPr>
          <w:noProof/>
          <w:lang w:eastAsia="en-US"/>
        </w:rPr>
        <w:lastRenderedPageBreak/>
        <w:drawing>
          <wp:inline distT="0" distB="0" distL="0" distR="0" wp14:anchorId="1D1C625A" wp14:editId="3F173C17">
            <wp:extent cx="5614670" cy="3255645"/>
            <wp:effectExtent l="0" t="0" r="5080" b="1905"/>
            <wp:docPr id="1490894332" name="Picture 149089433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14670" cy="3255645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F3EED63" w14:textId="3BFBF028" w:rsidR="00780B1E" w:rsidRDefault="00FF52FD" w:rsidP="008A61BF">
      <w:pPr>
        <w:jc w:val="center"/>
        <w:rPr>
          <w:lang w:eastAsia="en-US"/>
        </w:rPr>
      </w:pPr>
      <w:r>
        <w:rPr>
          <w:lang w:eastAsia="en-US"/>
        </w:rPr>
        <w:t xml:space="preserve">Figure </w:t>
      </w:r>
      <w:r w:rsidR="00B55EDF">
        <w:rPr>
          <w:lang w:eastAsia="en-US"/>
        </w:rPr>
        <w:t>8</w:t>
      </w:r>
      <w:r>
        <w:rPr>
          <w:lang w:eastAsia="en-US"/>
        </w:rPr>
        <w:t>: Small Joint</w:t>
      </w:r>
    </w:p>
    <w:p w14:paraId="7DA6467E" w14:textId="77777777" w:rsidR="00974B91" w:rsidRDefault="00974B91" w:rsidP="00780B1E">
      <w:pPr>
        <w:rPr>
          <w:lang w:eastAsia="en-US"/>
        </w:rPr>
      </w:pPr>
    </w:p>
    <w:p w14:paraId="530C2B4A" w14:textId="06659616" w:rsidR="00974B91" w:rsidRDefault="00974B91" w:rsidP="00E66C29">
      <w:pPr>
        <w:pStyle w:val="Heading3"/>
        <w:rPr>
          <w:lang w:eastAsia="en-US"/>
        </w:rPr>
      </w:pPr>
      <w:bookmarkStart w:id="14" w:name="_Toc146847228"/>
      <w:r>
        <w:rPr>
          <w:lang w:eastAsia="en-US"/>
        </w:rPr>
        <w:t>3.</w:t>
      </w:r>
      <w:r w:rsidR="00690C84">
        <w:rPr>
          <w:lang w:eastAsia="en-US"/>
        </w:rPr>
        <w:t>3.3 Rails</w:t>
      </w:r>
      <w:bookmarkEnd w:id="14"/>
    </w:p>
    <w:p w14:paraId="39E6CFDA" w14:textId="4DDFC93E" w:rsidR="00265160" w:rsidRDefault="00067267" w:rsidP="00265160">
      <w:pPr>
        <w:jc w:val="center"/>
        <w:rPr>
          <w:lang w:eastAsia="en-US"/>
        </w:rPr>
      </w:pPr>
      <w:r w:rsidRPr="00067267">
        <w:rPr>
          <w:noProof/>
          <w:lang w:eastAsia="en-US"/>
        </w:rPr>
        <w:drawing>
          <wp:inline distT="0" distB="0" distL="0" distR="0" wp14:anchorId="1D38344E" wp14:editId="6DAD527F">
            <wp:extent cx="5943600" cy="2640965"/>
            <wp:effectExtent l="0" t="0" r="0" b="6985"/>
            <wp:docPr id="817927245" name="Picture 817927245" descr="A long metal beam with a black arrow pointing to the sid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17927245" name="Picture 1" descr="A long metal beam with a black arrow pointing to the side&#10;&#10;Description automatically generated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640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ACC3A87" w14:textId="01057361" w:rsidR="0001581B" w:rsidRDefault="0001581B" w:rsidP="00265160">
      <w:pPr>
        <w:jc w:val="center"/>
        <w:rPr>
          <w:lang w:eastAsia="en-US"/>
        </w:rPr>
      </w:pPr>
      <w:r>
        <w:rPr>
          <w:lang w:eastAsia="en-US"/>
        </w:rPr>
        <w:t xml:space="preserve">Figure </w:t>
      </w:r>
      <w:r w:rsidR="00B55EDF">
        <w:rPr>
          <w:lang w:eastAsia="en-US"/>
        </w:rPr>
        <w:t>9</w:t>
      </w:r>
      <w:r>
        <w:rPr>
          <w:lang w:eastAsia="en-US"/>
        </w:rPr>
        <w:t xml:space="preserve">: Stacked </w:t>
      </w:r>
      <w:r w:rsidR="00CD495A">
        <w:rPr>
          <w:lang w:eastAsia="en-US"/>
        </w:rPr>
        <w:t>Rail Configuration</w:t>
      </w:r>
    </w:p>
    <w:p w14:paraId="20AC756E" w14:textId="77777777" w:rsidR="00E51335" w:rsidRDefault="00E51335" w:rsidP="00265160">
      <w:pPr>
        <w:jc w:val="center"/>
        <w:rPr>
          <w:lang w:eastAsia="en-US"/>
        </w:rPr>
      </w:pPr>
    </w:p>
    <w:p w14:paraId="3673FBEB" w14:textId="7A616E87" w:rsidR="008B58E9" w:rsidRDefault="00684BC8" w:rsidP="008B58E9">
      <w:pPr>
        <w:rPr>
          <w:lang w:eastAsia="en-US"/>
        </w:rPr>
      </w:pPr>
      <w:r>
        <w:rPr>
          <w:lang w:eastAsia="en-US"/>
        </w:rPr>
        <w:t xml:space="preserve">The rails are designed to hold both the winch and the pulley already fully integrated </w:t>
      </w:r>
      <w:r w:rsidR="00904F6B">
        <w:rPr>
          <w:lang w:eastAsia="en-US"/>
        </w:rPr>
        <w:t>into the rails. The stacked configuration above, in figure</w:t>
      </w:r>
      <w:r w:rsidR="00090023">
        <w:rPr>
          <w:lang w:eastAsia="en-US"/>
        </w:rPr>
        <w:t xml:space="preserve"> </w:t>
      </w:r>
      <w:r w:rsidR="00B55EDF">
        <w:rPr>
          <w:lang w:eastAsia="en-US"/>
        </w:rPr>
        <w:t>9</w:t>
      </w:r>
      <w:r w:rsidR="00090023">
        <w:rPr>
          <w:lang w:eastAsia="en-US"/>
        </w:rPr>
        <w:t xml:space="preserve">, </w:t>
      </w:r>
      <w:r w:rsidR="004D067E">
        <w:rPr>
          <w:lang w:eastAsia="en-US"/>
        </w:rPr>
        <w:t>is short enough to fit</w:t>
      </w:r>
      <w:r w:rsidR="00E87B24">
        <w:rPr>
          <w:lang w:eastAsia="en-US"/>
        </w:rPr>
        <w:t xml:space="preserve"> on</w:t>
      </w:r>
      <w:r w:rsidR="007A0369">
        <w:rPr>
          <w:lang w:eastAsia="en-US"/>
        </w:rPr>
        <w:t xml:space="preserve"> </w:t>
      </w:r>
      <w:r w:rsidR="00E87B24">
        <w:rPr>
          <w:lang w:eastAsia="en-US"/>
        </w:rPr>
        <w:t>top of the sled when it is fully stacked [2.</w:t>
      </w:r>
      <w:r w:rsidR="00AE662A">
        <w:rPr>
          <w:lang w:eastAsia="en-US"/>
        </w:rPr>
        <w:t>2.2].</w:t>
      </w:r>
      <w:r w:rsidR="44F9FF8C" w:rsidRPr="5055A642">
        <w:rPr>
          <w:lang w:eastAsia="en-US"/>
        </w:rPr>
        <w:t xml:space="preserve"> </w:t>
      </w:r>
      <w:r w:rsidR="00BC721D">
        <w:rPr>
          <w:lang w:eastAsia="en-US"/>
        </w:rPr>
        <w:t xml:space="preserve">In figure </w:t>
      </w:r>
      <w:r w:rsidR="00B55EDF">
        <w:rPr>
          <w:lang w:eastAsia="en-US"/>
        </w:rPr>
        <w:t>10</w:t>
      </w:r>
      <w:r w:rsidR="00503319">
        <w:rPr>
          <w:lang w:eastAsia="en-US"/>
        </w:rPr>
        <w:t xml:space="preserve">, the stacked configuration </w:t>
      </w:r>
      <w:r w:rsidR="00137021">
        <w:rPr>
          <w:lang w:eastAsia="en-US"/>
        </w:rPr>
        <w:t>can</w:t>
      </w:r>
      <w:r w:rsidR="00536720">
        <w:rPr>
          <w:lang w:eastAsia="en-US"/>
        </w:rPr>
        <w:t xml:space="preserve"> </w:t>
      </w:r>
      <w:r w:rsidR="00137021">
        <w:rPr>
          <w:lang w:eastAsia="en-US"/>
        </w:rPr>
        <w:t>fit on</w:t>
      </w:r>
      <w:r w:rsidR="00536720">
        <w:rPr>
          <w:lang w:eastAsia="en-US"/>
        </w:rPr>
        <w:t xml:space="preserve"> </w:t>
      </w:r>
      <w:r w:rsidR="00137021">
        <w:rPr>
          <w:lang w:eastAsia="en-US"/>
        </w:rPr>
        <w:t xml:space="preserve">top </w:t>
      </w:r>
      <w:r w:rsidR="00681E2F">
        <w:rPr>
          <w:lang w:eastAsia="en-US"/>
        </w:rPr>
        <w:t xml:space="preserve">of the sled which can make transportation </w:t>
      </w:r>
      <w:r w:rsidR="003472C7">
        <w:rPr>
          <w:lang w:eastAsia="en-US"/>
        </w:rPr>
        <w:t>more efficient.</w:t>
      </w:r>
    </w:p>
    <w:p w14:paraId="4CE73623" w14:textId="293141B8" w:rsidR="003C769A" w:rsidRDefault="003C769A" w:rsidP="008B58E9">
      <w:pPr>
        <w:rPr>
          <w:lang w:eastAsia="en-US"/>
        </w:rPr>
      </w:pPr>
    </w:p>
    <w:p w14:paraId="35FDAA69" w14:textId="2E609CF9" w:rsidR="44F9FF8C" w:rsidRDefault="00A73C49" w:rsidP="0A377818">
      <w:pPr>
        <w:jc w:val="center"/>
      </w:pPr>
      <w:r w:rsidRPr="00A73C49">
        <w:rPr>
          <w:noProof/>
        </w:rPr>
        <w:lastRenderedPageBreak/>
        <w:drawing>
          <wp:inline distT="0" distB="0" distL="0" distR="0" wp14:anchorId="4B72C36A" wp14:editId="7679D5C1">
            <wp:extent cx="5943600" cy="2084070"/>
            <wp:effectExtent l="0" t="0" r="0" b="0"/>
            <wp:docPr id="1704416239" name="Picture 17044162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04416239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840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6A6C0C" w14:textId="1C7E18F3" w:rsidR="44F9FF8C" w:rsidRDefault="00E51335" w:rsidP="7DF321A5">
      <w:pPr>
        <w:jc w:val="center"/>
      </w:pPr>
      <w:r>
        <w:t xml:space="preserve">Figure </w:t>
      </w:r>
      <w:r w:rsidR="00B55EDF">
        <w:t>10</w:t>
      </w:r>
      <w:r>
        <w:t xml:space="preserve">: </w:t>
      </w:r>
      <w:r w:rsidR="00A73C49">
        <w:t>Transportation Configuration</w:t>
      </w:r>
    </w:p>
    <w:p w14:paraId="5177D3DA" w14:textId="2F61B844" w:rsidR="004E38D6" w:rsidRPr="001749F1" w:rsidRDefault="004E38D6" w:rsidP="008B58E9">
      <w:pPr>
        <w:rPr>
          <w:lang w:eastAsia="en-US"/>
        </w:rPr>
      </w:pPr>
    </w:p>
    <w:p w14:paraId="5D5AD3FD" w14:textId="63770801" w:rsidR="00BE4689" w:rsidRDefault="00FE4093" w:rsidP="00BE4689">
      <w:pPr>
        <w:pStyle w:val="Heading3"/>
        <w:rPr>
          <w:lang w:eastAsia="en-US"/>
        </w:rPr>
      </w:pPr>
      <w:bookmarkStart w:id="15" w:name="_Toc146847229"/>
      <w:r>
        <w:rPr>
          <w:lang w:eastAsia="en-US"/>
        </w:rPr>
        <w:t>3.</w:t>
      </w:r>
      <w:r w:rsidR="00BE4689">
        <w:rPr>
          <w:lang w:eastAsia="en-US"/>
        </w:rPr>
        <w:t>3.4</w:t>
      </w:r>
      <w:r>
        <w:rPr>
          <w:lang w:eastAsia="en-US"/>
        </w:rPr>
        <w:t xml:space="preserve"> </w:t>
      </w:r>
      <w:r w:rsidR="00126E3C">
        <w:rPr>
          <w:lang w:eastAsia="en-US"/>
        </w:rPr>
        <w:t>Electronics</w:t>
      </w:r>
      <w:r w:rsidR="00BE4689">
        <w:rPr>
          <w:lang w:eastAsia="en-US"/>
        </w:rPr>
        <w:t xml:space="preserve"> and Block Diagram</w:t>
      </w:r>
      <w:bookmarkEnd w:id="15"/>
    </w:p>
    <w:p w14:paraId="1AC56C48" w14:textId="0CE69582" w:rsidR="00BE07A0" w:rsidRDefault="0040682B" w:rsidP="000E5D19">
      <w:pPr>
        <w:rPr>
          <w:lang w:eastAsia="en-US"/>
        </w:rPr>
      </w:pPr>
      <w:r>
        <w:rPr>
          <w:lang w:eastAsia="en-US"/>
        </w:rPr>
        <w:t xml:space="preserve">This design includes a battery for a power source </w:t>
      </w:r>
      <w:r w:rsidR="0009504F">
        <w:rPr>
          <w:lang w:eastAsia="en-US"/>
        </w:rPr>
        <w:t xml:space="preserve">to be used to </w:t>
      </w:r>
      <w:r w:rsidR="005B48A1">
        <w:rPr>
          <w:lang w:eastAsia="en-US"/>
        </w:rPr>
        <w:t xml:space="preserve">power the system, </w:t>
      </w:r>
      <w:r w:rsidR="006B6E43">
        <w:rPr>
          <w:lang w:eastAsia="en-US"/>
        </w:rPr>
        <w:t xml:space="preserve">defining this battery as </w:t>
      </w:r>
      <w:r w:rsidR="00D441A0">
        <w:rPr>
          <w:lang w:eastAsia="en-US"/>
        </w:rPr>
        <w:t>rechargeable</w:t>
      </w:r>
      <w:r w:rsidR="006B6E43">
        <w:rPr>
          <w:lang w:eastAsia="en-US"/>
        </w:rPr>
        <w:t xml:space="preserve"> </w:t>
      </w:r>
      <w:r w:rsidR="00D441A0">
        <w:rPr>
          <w:lang w:eastAsia="en-US"/>
        </w:rPr>
        <w:t>allows for the system to be reusable</w:t>
      </w:r>
      <w:r w:rsidR="00FB0EE5">
        <w:rPr>
          <w:lang w:eastAsia="en-US"/>
        </w:rPr>
        <w:t xml:space="preserve"> [2.1.4]</w:t>
      </w:r>
      <w:r w:rsidR="00177A8A">
        <w:rPr>
          <w:lang w:eastAsia="en-US"/>
        </w:rPr>
        <w:t>.</w:t>
      </w:r>
      <w:r w:rsidR="00E335FC">
        <w:rPr>
          <w:lang w:eastAsia="en-US"/>
        </w:rPr>
        <w:t xml:space="preserve"> Another mentionable component is the sensor </w:t>
      </w:r>
      <w:r w:rsidR="00B97AB3">
        <w:rPr>
          <w:lang w:eastAsia="en-US"/>
        </w:rPr>
        <w:t xml:space="preserve">in the block diagram below, </w:t>
      </w:r>
      <w:r w:rsidR="00E44F2A">
        <w:rPr>
          <w:lang w:eastAsia="en-US"/>
        </w:rPr>
        <w:t xml:space="preserve">using the most </w:t>
      </w:r>
      <w:r w:rsidR="00481526">
        <w:rPr>
          <w:lang w:eastAsia="en-US"/>
        </w:rPr>
        <w:t>accurate and precise sensor we can find to ensure that the safety of the system is reliable.</w:t>
      </w:r>
    </w:p>
    <w:p w14:paraId="0FA3BD4D" w14:textId="3A41EFAC" w:rsidR="00481526" w:rsidRDefault="009A11A9" w:rsidP="00481526">
      <w:pPr>
        <w:jc w:val="center"/>
        <w:rPr>
          <w:lang w:eastAsia="en-US"/>
        </w:rPr>
      </w:pPr>
      <w:r>
        <w:rPr>
          <w:noProof/>
        </w:rPr>
        <w:drawing>
          <wp:inline distT="0" distB="0" distL="0" distR="0" wp14:anchorId="5CE05CE0" wp14:editId="4044718D">
            <wp:extent cx="5943600" cy="3013710"/>
            <wp:effectExtent l="0" t="0" r="0" b="0"/>
            <wp:docPr id="1732803062" name="Picture 1732803062" descr="A diagram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32803062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013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B29D44E" w14:textId="03AAE76B" w:rsidR="00BE07A0" w:rsidRDefault="00C43E55" w:rsidP="00153D8E">
      <w:pPr>
        <w:jc w:val="center"/>
        <w:rPr>
          <w:lang w:eastAsia="en-US"/>
        </w:rPr>
      </w:pPr>
      <w:r>
        <w:rPr>
          <w:lang w:eastAsia="en-US"/>
        </w:rPr>
        <w:t>F</w:t>
      </w:r>
      <w:r w:rsidR="009A11A9">
        <w:rPr>
          <w:lang w:eastAsia="en-US"/>
        </w:rPr>
        <w:t>igure</w:t>
      </w:r>
      <w:r w:rsidR="00B55EDF">
        <w:rPr>
          <w:lang w:eastAsia="en-US"/>
        </w:rPr>
        <w:t xml:space="preserve"> </w:t>
      </w:r>
      <w:proofErr w:type="gramStart"/>
      <w:r w:rsidR="00B55EDF">
        <w:rPr>
          <w:lang w:eastAsia="en-US"/>
        </w:rPr>
        <w:t>11</w:t>
      </w:r>
      <w:r>
        <w:rPr>
          <w:lang w:eastAsia="en-US"/>
        </w:rPr>
        <w:t xml:space="preserve"> </w:t>
      </w:r>
      <w:r w:rsidR="000D0660">
        <w:rPr>
          <w:lang w:eastAsia="en-US"/>
        </w:rPr>
        <w:t>:</w:t>
      </w:r>
      <w:proofErr w:type="gramEnd"/>
      <w:r w:rsidR="000D0660">
        <w:rPr>
          <w:lang w:eastAsia="en-US"/>
        </w:rPr>
        <w:t xml:space="preserve"> Component Block Diagram</w:t>
      </w:r>
    </w:p>
    <w:p w14:paraId="61952A81" w14:textId="309AE613" w:rsidR="00424196" w:rsidRDefault="00424196">
      <w:pPr>
        <w:spacing w:after="160" w:line="259" w:lineRule="auto"/>
        <w:rPr>
          <w:lang w:eastAsia="en-US"/>
        </w:rPr>
      </w:pPr>
      <w:r>
        <w:rPr>
          <w:lang w:eastAsia="en-US"/>
        </w:rPr>
        <w:br w:type="page"/>
      </w:r>
    </w:p>
    <w:p w14:paraId="5B177C5C" w14:textId="6D708BFD" w:rsidR="000E5D19" w:rsidRDefault="000E5D19" w:rsidP="000E5D19">
      <w:pPr>
        <w:pStyle w:val="Heading1"/>
        <w:rPr>
          <w:lang w:eastAsia="en-US"/>
        </w:rPr>
      </w:pPr>
      <w:bookmarkStart w:id="16" w:name="_Toc146847230"/>
      <w:r>
        <w:rPr>
          <w:lang w:eastAsia="en-US"/>
        </w:rPr>
        <w:lastRenderedPageBreak/>
        <w:t xml:space="preserve">4.0 </w:t>
      </w:r>
      <w:r w:rsidR="009E6C43">
        <w:tab/>
      </w:r>
      <w:r>
        <w:rPr>
          <w:lang w:eastAsia="en-US"/>
        </w:rPr>
        <w:t>CONCLUSION</w:t>
      </w:r>
      <w:bookmarkEnd w:id="16"/>
    </w:p>
    <w:p w14:paraId="37A1F945" w14:textId="77777777" w:rsidR="00E51335" w:rsidRPr="00E51335" w:rsidRDefault="00E51335" w:rsidP="00E51335">
      <w:pPr>
        <w:rPr>
          <w:lang w:eastAsia="en-US"/>
        </w:rPr>
      </w:pPr>
    </w:p>
    <w:p w14:paraId="40E47866" w14:textId="6FD1840A" w:rsidR="00B64BDC" w:rsidRDefault="00FB0EE5" w:rsidP="00C44736">
      <w:r>
        <w:rPr>
          <w:lang w:eastAsia="en-US"/>
        </w:rPr>
        <w:t xml:space="preserve">I found that my design was heavily influenced by the patent mentioned above in section 3.1, but the flaws of that design </w:t>
      </w:r>
      <w:proofErr w:type="gramStart"/>
      <w:r w:rsidR="00B341A3">
        <w:rPr>
          <w:lang w:eastAsia="en-US"/>
        </w:rPr>
        <w:t>according</w:t>
      </w:r>
      <w:proofErr w:type="gramEnd"/>
      <w:r w:rsidR="00B341A3">
        <w:rPr>
          <w:lang w:eastAsia="en-US"/>
        </w:rPr>
        <w:t xml:space="preserve"> the </w:t>
      </w:r>
      <w:r w:rsidR="009F4F0B">
        <w:rPr>
          <w:lang w:eastAsia="en-US"/>
        </w:rPr>
        <w:t xml:space="preserve">system requirements were achieved through my design. </w:t>
      </w:r>
      <w:r w:rsidR="006A21E3">
        <w:rPr>
          <w:lang w:eastAsia="en-US"/>
        </w:rPr>
        <w:t xml:space="preserve">There will be calculations needed to ensure that the true design of the system </w:t>
      </w:r>
      <w:r w:rsidR="00BD4CF8">
        <w:rPr>
          <w:lang w:eastAsia="en-US"/>
        </w:rPr>
        <w:t>complies with natural forces</w:t>
      </w:r>
      <w:r w:rsidR="00424196">
        <w:rPr>
          <w:lang w:eastAsia="en-US"/>
        </w:rPr>
        <w:t xml:space="preserve">. Additionally, the stopping mechanism may not be the safest, so that subsystem </w:t>
      </w:r>
      <w:r w:rsidR="00DD0FD0">
        <w:rPr>
          <w:lang w:eastAsia="en-US"/>
        </w:rPr>
        <w:t xml:space="preserve">will need to be </w:t>
      </w:r>
      <w:proofErr w:type="gramStart"/>
      <w:r w:rsidR="0009189E">
        <w:rPr>
          <w:lang w:eastAsia="en-US"/>
        </w:rPr>
        <w:t>looked</w:t>
      </w:r>
      <w:r w:rsidR="00DD0FD0">
        <w:rPr>
          <w:lang w:eastAsia="en-US"/>
        </w:rPr>
        <w:t xml:space="preserve"> into</w:t>
      </w:r>
      <w:proofErr w:type="gramEnd"/>
      <w:r w:rsidR="00DD0FD0">
        <w:rPr>
          <w:lang w:eastAsia="en-US"/>
        </w:rPr>
        <w:t xml:space="preserve"> further</w:t>
      </w:r>
      <w:r w:rsidR="006314BC">
        <w:rPr>
          <w:lang w:eastAsia="en-US"/>
        </w:rPr>
        <w:t xml:space="preserve">. In my design a mounting system for the rails was overlooked and I think that incorporating </w:t>
      </w:r>
      <w:r w:rsidR="00CD6308">
        <w:rPr>
          <w:lang w:eastAsia="en-US"/>
        </w:rPr>
        <w:t>right triangles that can slide onto the bottom of the rails might be a great solution.</w:t>
      </w:r>
    </w:p>
    <w:p w14:paraId="1F89AFF6" w14:textId="77777777" w:rsidR="00017FDA" w:rsidRDefault="00017FDA" w:rsidP="00017FDA"/>
    <w:p w14:paraId="19FED011" w14:textId="77777777" w:rsidR="000264E1" w:rsidRPr="000264E1" w:rsidRDefault="000264E1" w:rsidP="00E51335">
      <w:pPr>
        <w:pStyle w:val="A-LEVEL10"/>
        <w:rPr>
          <w:rFonts w:ascii="Segoe UI" w:hAnsi="Segoe UI" w:cs="Segoe UI"/>
          <w:sz w:val="18"/>
          <w:szCs w:val="18"/>
        </w:rPr>
      </w:pPr>
      <w:r w:rsidRPr="000264E1">
        <w:t xml:space="preserve">5.0 </w:t>
      </w:r>
      <w:r w:rsidRPr="000264E1">
        <w:tab/>
        <w:t>APPENDIX </w:t>
      </w:r>
    </w:p>
    <w:tbl>
      <w:tblPr>
        <w:tblW w:w="0" w:type="dxa"/>
        <w:tblBorders>
          <w:top w:val="outset" w:sz="6" w:space="0" w:color="auto"/>
          <w:left w:val="outset" w:sz="6" w:space="0" w:color="auto"/>
          <w:bottom w:val="outset" w:sz="6" w:space="0" w:color="auto"/>
          <w:right w:val="outset" w:sz="6" w:space="0" w:color="auto"/>
        </w:tblBorders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217"/>
        <w:gridCol w:w="1895"/>
        <w:gridCol w:w="4114"/>
        <w:gridCol w:w="588"/>
        <w:gridCol w:w="518"/>
        <w:gridCol w:w="521"/>
        <w:gridCol w:w="491"/>
      </w:tblGrid>
      <w:tr w:rsidR="000264E1" w:rsidRPr="000264E1" w14:paraId="551944DA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F80DCC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No.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DA214B5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Requirement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E0144DC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Verification Description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1BB9559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T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45D40AF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A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887731B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O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F57C47A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b/>
                <w:bCs/>
                <w:kern w:val="0"/>
                <w:szCs w:val="24"/>
                <w:lang w:eastAsia="en-US"/>
                <w14:ligatures w14:val="none"/>
              </w:rPr>
              <w:t>R</w:t>
            </w: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  <w:tr w:rsidR="000264E1" w:rsidRPr="000264E1" w14:paraId="4D2D8094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573327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1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F62EB52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1.1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0EA9390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Test load and trial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22BCF0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5B1557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F27C876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44243BE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  <w:tr w:rsidR="000264E1" w:rsidRPr="000264E1" w14:paraId="5FF775CF" w14:textId="77777777" w:rsidTr="000264E1">
        <w:trPr>
          <w:trHeight w:val="330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5AA7C37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86C2AA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1.2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8AC953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Measurement/Trial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FE45ACF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67C8128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17399B9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ADD1EE9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  <w:tr w:rsidR="000264E1" w:rsidRPr="000264E1" w14:paraId="22A6908A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36F63A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3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534E2B19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1.3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D83179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Measurement/Trial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8EEF588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24E1E9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9F7C1C6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0D190A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  <w:tr w:rsidR="000264E1" w:rsidRPr="000264E1" w14:paraId="475C01A1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B03B102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4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7AA8062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1.4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30BDD62" w14:textId="35F30E65" w:rsidR="000264E1" w:rsidRPr="000264E1" w:rsidRDefault="000264E1" w:rsidP="00B6306B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Repeated Trials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938D1C4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D42BE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DA47B95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A25CDFB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  <w:tr w:rsidR="000264E1" w:rsidRPr="000264E1" w14:paraId="6ABEBAAF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FB76976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5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A55A3E4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2.1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27D3B5E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Measurement and Comparison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95B6150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1B0FD9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DFCBD2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3F074D3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</w:tr>
      <w:tr w:rsidR="000264E1" w:rsidRPr="000264E1" w14:paraId="7E209A1C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20CCB7A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6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FE6E37C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2.2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7B1CF8F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Measurement and Comparison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B746DAE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CA05FB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F83B49B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AB49E0F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</w:tr>
      <w:tr w:rsidR="000264E1" w:rsidRPr="000264E1" w14:paraId="3AA90AAA" w14:textId="77777777" w:rsidTr="000264E1">
        <w:trPr>
          <w:trHeight w:val="330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43C51D55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7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C0314C6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3.1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D40FA66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Trial, followed by Analysis and Comparison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0D2E84E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626DC98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BE9680A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4494A0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</w:tr>
      <w:tr w:rsidR="000264E1" w:rsidRPr="000264E1" w14:paraId="63179528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20AF0CE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8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8C4C887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3.2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04DDE0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Trial and Observation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64A999E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6F4004A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39BBF212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A42788C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  <w:tr w:rsidR="000264E1" w:rsidRPr="000264E1" w14:paraId="29BC90C0" w14:textId="77777777" w:rsidTr="000264E1">
        <w:trPr>
          <w:trHeight w:val="315"/>
        </w:trPr>
        <w:tc>
          <w:tcPr>
            <w:tcW w:w="139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1AC21AF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9 </w:t>
            </w:r>
          </w:p>
        </w:tc>
        <w:tc>
          <w:tcPr>
            <w:tcW w:w="201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390493F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2.3.3 </w:t>
            </w:r>
          </w:p>
        </w:tc>
        <w:tc>
          <w:tcPr>
            <w:tcW w:w="4590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7156CA7A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Trial and Observation </w:t>
            </w:r>
          </w:p>
        </w:tc>
        <w:tc>
          <w:tcPr>
            <w:tcW w:w="67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29A2AD4C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0DF0391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  <w:tc>
          <w:tcPr>
            <w:tcW w:w="58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6698AC0A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X </w:t>
            </w:r>
          </w:p>
        </w:tc>
        <w:tc>
          <w:tcPr>
            <w:tcW w:w="555" w:type="dxa"/>
            <w:tcBorders>
              <w:top w:val="single" w:sz="6" w:space="0" w:color="auto"/>
              <w:left w:val="single" w:sz="6" w:space="0" w:color="auto"/>
              <w:bottom w:val="single" w:sz="6" w:space="0" w:color="auto"/>
              <w:right w:val="single" w:sz="6" w:space="0" w:color="auto"/>
            </w:tcBorders>
            <w:shd w:val="clear" w:color="auto" w:fill="auto"/>
            <w:hideMark/>
          </w:tcPr>
          <w:p w14:paraId="0A0CD7B9" w14:textId="77777777" w:rsidR="000264E1" w:rsidRPr="000264E1" w:rsidRDefault="000264E1" w:rsidP="000264E1">
            <w:pPr>
              <w:jc w:val="center"/>
              <w:textAlignment w:val="baseline"/>
              <w:rPr>
                <w:rFonts w:ascii="Times New Roman" w:eastAsia="Times New Roman" w:hAnsi="Times New Roman" w:cs="Times New Roman"/>
                <w:kern w:val="0"/>
                <w:szCs w:val="24"/>
                <w:lang w:eastAsia="en-US"/>
                <w14:ligatures w14:val="none"/>
              </w:rPr>
            </w:pPr>
            <w:r w:rsidRPr="000264E1">
              <w:rPr>
                <w:rFonts w:ascii="Calibri" w:eastAsia="Times New Roman" w:hAnsi="Calibri" w:cs="Calibri"/>
                <w:kern w:val="0"/>
                <w:szCs w:val="24"/>
                <w:lang w:eastAsia="en-US"/>
                <w14:ligatures w14:val="none"/>
              </w:rPr>
              <w:t> </w:t>
            </w:r>
          </w:p>
        </w:tc>
      </w:tr>
    </w:tbl>
    <w:p w14:paraId="4209E699" w14:textId="77777777" w:rsidR="000264E1" w:rsidRPr="000264E1" w:rsidRDefault="000264E1" w:rsidP="000264E1">
      <w:pPr>
        <w:jc w:val="center"/>
        <w:textAlignment w:val="baseline"/>
        <w:rPr>
          <w:rFonts w:ascii="Segoe UI" w:eastAsia="Times New Roman" w:hAnsi="Segoe UI" w:cs="Segoe UI"/>
          <w:kern w:val="0"/>
          <w:sz w:val="18"/>
          <w:szCs w:val="18"/>
          <w:lang w:eastAsia="en-US"/>
          <w14:ligatures w14:val="none"/>
        </w:rPr>
      </w:pPr>
      <w:r w:rsidRPr="000264E1">
        <w:rPr>
          <w:rFonts w:ascii="Calibri" w:eastAsia="Times New Roman" w:hAnsi="Calibri" w:cs="Calibri"/>
          <w:b/>
          <w:bCs/>
          <w:kern w:val="0"/>
          <w:szCs w:val="24"/>
          <w:lang w:eastAsia="en-US"/>
          <w14:ligatures w14:val="none"/>
        </w:rPr>
        <w:t>T</w:t>
      </w: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t xml:space="preserve"> – Test and Measurement; </w:t>
      </w:r>
      <w:r w:rsidRPr="000264E1">
        <w:rPr>
          <w:rFonts w:ascii="Calibri" w:eastAsia="Times New Roman" w:hAnsi="Calibri" w:cs="Calibri"/>
          <w:b/>
          <w:bCs/>
          <w:kern w:val="0"/>
          <w:szCs w:val="24"/>
          <w:lang w:eastAsia="en-US"/>
          <w14:ligatures w14:val="none"/>
        </w:rPr>
        <w:t>A</w:t>
      </w: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t xml:space="preserve"> – Analysis and Simulation;  </w:t>
      </w: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br/>
      </w:r>
      <w:r w:rsidRPr="000264E1">
        <w:rPr>
          <w:rFonts w:ascii="Calibri" w:eastAsia="Times New Roman" w:hAnsi="Calibri" w:cs="Calibri"/>
          <w:b/>
          <w:bCs/>
          <w:kern w:val="0"/>
          <w:szCs w:val="24"/>
          <w:lang w:eastAsia="en-US"/>
          <w14:ligatures w14:val="none"/>
        </w:rPr>
        <w:t>O</w:t>
      </w: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t xml:space="preserve"> – Observation and Inspection; </w:t>
      </w:r>
      <w:r w:rsidRPr="000264E1">
        <w:rPr>
          <w:rFonts w:ascii="Calibri" w:eastAsia="Times New Roman" w:hAnsi="Calibri" w:cs="Calibri"/>
          <w:b/>
          <w:bCs/>
          <w:kern w:val="0"/>
          <w:szCs w:val="24"/>
          <w:lang w:eastAsia="en-US"/>
          <w14:ligatures w14:val="none"/>
        </w:rPr>
        <w:t xml:space="preserve">R </w:t>
      </w: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t>– Reference and Datasheet </w:t>
      </w:r>
    </w:p>
    <w:p w14:paraId="483FE271" w14:textId="14073CAD" w:rsidR="00B64BDC" w:rsidRPr="00E51335" w:rsidRDefault="000264E1" w:rsidP="00E51335">
      <w:pPr>
        <w:jc w:val="center"/>
        <w:textAlignment w:val="baseline"/>
        <w:rPr>
          <w:rFonts w:ascii="Segoe UI" w:eastAsia="Times New Roman" w:hAnsi="Segoe UI" w:cs="Segoe UI"/>
          <w:kern w:val="0"/>
          <w:sz w:val="18"/>
          <w:szCs w:val="18"/>
          <w:lang w:eastAsia="en-US"/>
          <w14:ligatures w14:val="none"/>
        </w:rPr>
      </w:pP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t>(</w:t>
      </w:r>
      <w:r w:rsidRPr="000264E1">
        <w:rPr>
          <w:rFonts w:ascii="Calibri" w:eastAsia="Times New Roman" w:hAnsi="Calibri" w:cs="Calibri"/>
          <w:i/>
          <w:iCs/>
          <w:kern w:val="0"/>
          <w:szCs w:val="24"/>
          <w:lang w:eastAsia="en-US"/>
          <w14:ligatures w14:val="none"/>
        </w:rPr>
        <w:t>Requirements verification matrix. | download table - researchgate</w:t>
      </w:r>
      <w:r w:rsidRPr="000264E1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t>) </w:t>
      </w:r>
      <w:r w:rsidR="006136A2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fldChar w:fldCharType="begin"/>
      </w:r>
      <w:r w:rsidR="006136A2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instrText xml:space="preserve"> ADDIN ZOTERO_ITEM CSL_CITATION {"citationID":"TaSc0evM","properties":{"formattedCitation":"[2]","plainCitation":"[2]","noteIndex":0},"citationItems":[{"id":92,"uris":["http://zotero.org/users/12402165/items/I2GBT6E4"],"itemData":{"id":92,"type":"webpage","abstract":"Download Table | Requirements Verification Matrix.  from publication: An End-to-End Design and Development Life-Cycle for CubeSat class Satellites | Life Cycle | ResearchGate, the professional network for scientists.","container-title":"ResearchGate","language":"en","title":"Table 1. Requirements Verification Matrix.","URL":"https://www.researchgate.net/figure/Requirements-Verification-Matrix_tbl1_269163835","accessed":{"date-parts":[["2023",9,29]]}}}],"schema":"https://github.com/citation-style-language/schema/raw/master/csl-citation.json"} </w:instrText>
      </w:r>
      <w:r w:rsidR="006136A2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fldChar w:fldCharType="separate"/>
      </w:r>
      <w:r w:rsidR="006136A2" w:rsidRPr="006136A2">
        <w:rPr>
          <w:rFonts w:ascii="Calibri" w:hAnsi="Calibri" w:cs="Calibri"/>
        </w:rPr>
        <w:t>[2]</w:t>
      </w:r>
      <w:r w:rsidR="006136A2">
        <w:rPr>
          <w:rFonts w:ascii="Calibri" w:eastAsia="Times New Roman" w:hAnsi="Calibri" w:cs="Calibri"/>
          <w:kern w:val="0"/>
          <w:szCs w:val="24"/>
          <w:lang w:eastAsia="en-US"/>
          <w14:ligatures w14:val="none"/>
        </w:rPr>
        <w:fldChar w:fldCharType="end"/>
      </w:r>
    </w:p>
    <w:p w14:paraId="796BDEB9" w14:textId="0D05EDD9" w:rsidR="002B0B2E" w:rsidRDefault="00E51335" w:rsidP="000264E1">
      <w:pPr>
        <w:pStyle w:val="Heading1"/>
        <w:rPr>
          <w:lang w:eastAsia="en-US"/>
        </w:rPr>
      </w:pPr>
      <w:bookmarkStart w:id="17" w:name="_Toc146847231"/>
      <w:r>
        <w:rPr>
          <w:lang w:eastAsia="en-US"/>
        </w:rPr>
        <w:t>6</w:t>
      </w:r>
      <w:r w:rsidR="00382FA2">
        <w:rPr>
          <w:lang w:eastAsia="en-US"/>
        </w:rPr>
        <w:t>.0</w:t>
      </w:r>
      <w:r w:rsidR="00382FA2">
        <w:tab/>
      </w:r>
      <w:r w:rsidR="00382FA2">
        <w:rPr>
          <w:lang w:eastAsia="en-US"/>
        </w:rPr>
        <w:t>REFERENCES</w:t>
      </w:r>
      <w:bookmarkEnd w:id="17"/>
    </w:p>
    <w:p w14:paraId="06DC2AD5" w14:textId="44767B9F" w:rsidR="00BC74C7" w:rsidRDefault="00BC74C7" w:rsidP="00382FA2">
      <w:pPr>
        <w:rPr>
          <w:rFonts w:ascii="Calibri" w:eastAsia="Calibri" w:hAnsi="Calibri" w:cs="Calibri"/>
          <w:color w:val="000000" w:themeColor="text1"/>
          <w:szCs w:val="24"/>
        </w:rPr>
      </w:pPr>
    </w:p>
    <w:p w14:paraId="5FDC1549" w14:textId="77777777" w:rsidR="00F400BF" w:rsidRPr="00F400BF" w:rsidRDefault="00D90291" w:rsidP="00F400BF">
      <w:pPr>
        <w:pStyle w:val="Bibliography"/>
        <w:rPr>
          <w:rFonts w:ascii="Calibri" w:hAnsi="Calibri" w:cs="Calibri"/>
        </w:rPr>
      </w:pPr>
      <w:r>
        <w:rPr>
          <w:lang w:eastAsia="en-US"/>
        </w:rPr>
        <w:fldChar w:fldCharType="begin"/>
      </w:r>
      <w:r w:rsidR="00F400BF">
        <w:rPr>
          <w:lang w:eastAsia="en-US"/>
        </w:rPr>
        <w:instrText xml:space="preserve"> ADDIN ZOTERO_BIBL {"uncited":[],"omitted":[],"custom":[]} CSL_BIBLIOGRAPHY </w:instrText>
      </w:r>
      <w:r>
        <w:rPr>
          <w:lang w:eastAsia="en-US"/>
        </w:rPr>
        <w:fldChar w:fldCharType="separate"/>
      </w:r>
      <w:r w:rsidR="00F400BF" w:rsidRPr="00F400BF">
        <w:rPr>
          <w:rFonts w:ascii="Calibri" w:hAnsi="Calibri" w:cs="Calibri"/>
        </w:rPr>
        <w:t>[1]</w:t>
      </w:r>
      <w:r w:rsidR="00F400BF" w:rsidRPr="00F400BF">
        <w:rPr>
          <w:rFonts w:ascii="Calibri" w:hAnsi="Calibri" w:cs="Calibri"/>
        </w:rPr>
        <w:tab/>
        <w:t>M. B. ME, “Portable Stair Lift System,” PhD Thesis, WORCESTER POLYTECHNIC INSTITUTE, 2021.</w:t>
      </w:r>
    </w:p>
    <w:p w14:paraId="19298656" w14:textId="77777777" w:rsidR="00F400BF" w:rsidRPr="00F400BF" w:rsidRDefault="00F400BF" w:rsidP="00F400BF">
      <w:pPr>
        <w:pStyle w:val="Bibliography"/>
        <w:rPr>
          <w:rFonts w:ascii="Calibri" w:hAnsi="Calibri" w:cs="Calibri"/>
        </w:rPr>
      </w:pPr>
      <w:r w:rsidRPr="00F400BF">
        <w:rPr>
          <w:rFonts w:ascii="Calibri" w:hAnsi="Calibri" w:cs="Calibri"/>
        </w:rPr>
        <w:t>[2]</w:t>
      </w:r>
      <w:r w:rsidRPr="00F400BF">
        <w:rPr>
          <w:rFonts w:ascii="Calibri" w:hAnsi="Calibri" w:cs="Calibri"/>
        </w:rPr>
        <w:tab/>
        <w:t>“Table 1. Requirements Verification Matrix.,” ResearchGate. Accessed: Sep. 29, 2023. [Online]. Available: https://www.researchgate.net/figure/Requirements-Verification-Matrix_tbl1_269163835</w:t>
      </w:r>
    </w:p>
    <w:p w14:paraId="4662EE46" w14:textId="2445ACC0" w:rsidR="00D90291" w:rsidRPr="00382FA2" w:rsidRDefault="00D90291" w:rsidP="00382FA2">
      <w:pPr>
        <w:rPr>
          <w:lang w:eastAsia="en-US"/>
        </w:rPr>
      </w:pPr>
      <w:r>
        <w:rPr>
          <w:lang w:eastAsia="en-US"/>
        </w:rPr>
        <w:fldChar w:fldCharType="end"/>
      </w:r>
    </w:p>
    <w:sectPr w:rsidR="00D90291" w:rsidRPr="00382FA2" w:rsidSect="00427F4A">
      <w:footerReference w:type="default" r:id="rId23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4EBD090" w14:textId="77777777" w:rsidR="002634C5" w:rsidRDefault="002634C5" w:rsidP="00CF1B3C">
      <w:r>
        <w:separator/>
      </w:r>
    </w:p>
  </w:endnote>
  <w:endnote w:type="continuationSeparator" w:id="0">
    <w:p w14:paraId="2A53DC42" w14:textId="77777777" w:rsidR="002634C5" w:rsidRDefault="002634C5" w:rsidP="00CF1B3C">
      <w:r>
        <w:continuationSeparator/>
      </w:r>
    </w:p>
  </w:endnote>
  <w:endnote w:type="continuationNotice" w:id="1">
    <w:p w14:paraId="1AD7B313" w14:textId="77777777" w:rsidR="002634C5" w:rsidRDefault="002634C5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2960441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1A806E6" w14:textId="63945457" w:rsidR="00427F4A" w:rsidRDefault="00427F4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5E414DE3" w14:textId="77777777" w:rsidR="00CF1B3C" w:rsidRDefault="00CF1B3C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0F4AC05" w14:textId="77777777" w:rsidR="002634C5" w:rsidRDefault="002634C5" w:rsidP="00CF1B3C">
      <w:r>
        <w:separator/>
      </w:r>
    </w:p>
  </w:footnote>
  <w:footnote w:type="continuationSeparator" w:id="0">
    <w:p w14:paraId="58D8773D" w14:textId="77777777" w:rsidR="002634C5" w:rsidRDefault="002634C5" w:rsidP="00CF1B3C">
      <w:r>
        <w:continuationSeparator/>
      </w:r>
    </w:p>
  </w:footnote>
  <w:footnote w:type="continuationNotice" w:id="1">
    <w:p w14:paraId="13A7E2FB" w14:textId="77777777" w:rsidR="002634C5" w:rsidRDefault="002634C5"/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BD928A4"/>
    <w:multiLevelType w:val="multilevel"/>
    <w:tmpl w:val="AF0616A0"/>
    <w:lvl w:ilvl="0">
      <w:start w:val="1"/>
      <w:numFmt w:val="decimal"/>
      <w:lvlText w:val="%1.0"/>
      <w:lvlJc w:val="left"/>
      <w:pPr>
        <w:ind w:left="480" w:hanging="48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200" w:hanging="48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288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396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46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576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648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200" w:hanging="1440"/>
      </w:pPr>
      <w:rPr>
        <w:rFonts w:hint="default"/>
      </w:rPr>
    </w:lvl>
  </w:abstractNum>
  <w:abstractNum w:abstractNumId="1" w15:restartNumberingAfterBreak="0">
    <w:nsid w:val="1C383457"/>
    <w:multiLevelType w:val="multilevel"/>
    <w:tmpl w:val="4FF6E702"/>
    <w:lvl w:ilvl="0">
      <w:start w:val="1"/>
      <w:numFmt w:val="decimal"/>
      <w:lvlText w:val="%1.0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2" w15:restartNumberingAfterBreak="0">
    <w:nsid w:val="403030F3"/>
    <w:multiLevelType w:val="multilevel"/>
    <w:tmpl w:val="38E4F558"/>
    <w:lvl w:ilvl="0">
      <w:start w:val="1"/>
      <w:numFmt w:val="decimal"/>
      <w:lvlText w:val="%1.0"/>
      <w:lvlJc w:val="left"/>
      <w:pPr>
        <w:ind w:left="720" w:hanging="72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144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16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240" w:hanging="108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4320" w:hanging="144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5040" w:hanging="144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6120" w:hanging="180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7200" w:hanging="216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7920" w:hanging="2160"/>
      </w:pPr>
      <w:rPr>
        <w:rFonts w:hint="default"/>
      </w:rPr>
    </w:lvl>
  </w:abstractNum>
  <w:abstractNum w:abstractNumId="3" w15:restartNumberingAfterBreak="0">
    <w:nsid w:val="4E277DB0"/>
    <w:multiLevelType w:val="multilevel"/>
    <w:tmpl w:val="8FCAC750"/>
    <w:lvl w:ilvl="0">
      <w:start w:val="1"/>
      <w:numFmt w:val="decimal"/>
      <w:lvlText w:val="%1.0"/>
      <w:lvlJc w:val="left"/>
      <w:pPr>
        <w:ind w:left="360" w:hanging="360"/>
      </w:pPr>
      <w:rPr>
        <w:rFonts w:asciiTheme="minorHAnsi" w:hAnsiTheme="minorHAnsi" w:hint="default"/>
        <w:b/>
        <w:sz w:val="32"/>
      </w:rPr>
    </w:lvl>
    <w:lvl w:ilvl="1">
      <w:start w:val="1"/>
      <w:numFmt w:val="decimal"/>
      <w:lvlRestart w:val="0"/>
      <w:lvlText w:val="%1.%2"/>
      <w:lvlJc w:val="left"/>
      <w:pPr>
        <w:ind w:left="720" w:hanging="720"/>
      </w:pPr>
      <w:rPr>
        <w:rFonts w:asciiTheme="minorHAnsi" w:hAnsiTheme="minorHAnsi" w:hint="default"/>
        <w:b/>
        <w:sz w:val="28"/>
      </w:rPr>
    </w:lvl>
    <w:lvl w:ilvl="2">
      <w:start w:val="1"/>
      <w:numFmt w:val="decimal"/>
      <w:lvlRestart w:val="0"/>
      <w:lvlText w:val="%1.%2.%3"/>
      <w:lvlJc w:val="left"/>
      <w:pPr>
        <w:ind w:left="360" w:hanging="360"/>
      </w:pPr>
      <w:rPr>
        <w:rFonts w:asciiTheme="minorHAnsi" w:hAnsiTheme="minorHAnsi" w:hint="default"/>
        <w:i/>
        <w:sz w:val="24"/>
      </w:rPr>
    </w:lvl>
    <w:lvl w:ilvl="3">
      <w:start w:val="1"/>
      <w:numFmt w:val="none"/>
      <w:lvlText w:val=""/>
      <w:lvlJc w:val="left"/>
      <w:pPr>
        <w:ind w:left="360" w:hanging="360"/>
      </w:pPr>
      <w:rPr>
        <w:rFonts w:ascii="Times New Roman" w:hAnsi="Times New Roman" w:hint="default"/>
        <w:i/>
        <w:sz w:val="24"/>
      </w:rPr>
    </w:lvl>
    <w:lvl w:ilvl="4">
      <w:start w:val="1"/>
      <w:numFmt w:val="lowerLetter"/>
      <w:lvlText w:val="(%5)"/>
      <w:lvlJc w:val="left"/>
      <w:pPr>
        <w:ind w:left="36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3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36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36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60" w:hanging="360"/>
      </w:pPr>
      <w:rPr>
        <w:rFonts w:hint="default"/>
      </w:rPr>
    </w:lvl>
  </w:abstractNum>
  <w:num w:numId="1" w16cid:durableId="1897810668">
    <w:abstractNumId w:val="3"/>
  </w:num>
  <w:num w:numId="2" w16cid:durableId="1917788282">
    <w:abstractNumId w:val="2"/>
  </w:num>
  <w:num w:numId="3" w16cid:durableId="538670721">
    <w:abstractNumId w:val="0"/>
  </w:num>
  <w:num w:numId="4" w16cid:durableId="1886141850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F1B3C"/>
    <w:rsid w:val="00012141"/>
    <w:rsid w:val="0001581B"/>
    <w:rsid w:val="0001722A"/>
    <w:rsid w:val="00017FDA"/>
    <w:rsid w:val="000264E1"/>
    <w:rsid w:val="00031919"/>
    <w:rsid w:val="000342AB"/>
    <w:rsid w:val="00043A1B"/>
    <w:rsid w:val="0004456A"/>
    <w:rsid w:val="00055737"/>
    <w:rsid w:val="00064B34"/>
    <w:rsid w:val="00065C8B"/>
    <w:rsid w:val="00067267"/>
    <w:rsid w:val="000707AB"/>
    <w:rsid w:val="00084FA1"/>
    <w:rsid w:val="00090023"/>
    <w:rsid w:val="00090EE1"/>
    <w:rsid w:val="0009189E"/>
    <w:rsid w:val="0009504F"/>
    <w:rsid w:val="000A05C6"/>
    <w:rsid w:val="000A6827"/>
    <w:rsid w:val="000A764B"/>
    <w:rsid w:val="000B5231"/>
    <w:rsid w:val="000B63C0"/>
    <w:rsid w:val="000C070C"/>
    <w:rsid w:val="000C525B"/>
    <w:rsid w:val="000C782C"/>
    <w:rsid w:val="000D0660"/>
    <w:rsid w:val="000D3845"/>
    <w:rsid w:val="000D3E2D"/>
    <w:rsid w:val="000E5D19"/>
    <w:rsid w:val="001031ED"/>
    <w:rsid w:val="001227E2"/>
    <w:rsid w:val="00126E3C"/>
    <w:rsid w:val="0013167B"/>
    <w:rsid w:val="0013569B"/>
    <w:rsid w:val="00137021"/>
    <w:rsid w:val="00147253"/>
    <w:rsid w:val="00150924"/>
    <w:rsid w:val="00153D8E"/>
    <w:rsid w:val="001606D1"/>
    <w:rsid w:val="00162CB4"/>
    <w:rsid w:val="00167F3E"/>
    <w:rsid w:val="0017229E"/>
    <w:rsid w:val="00172861"/>
    <w:rsid w:val="001749F1"/>
    <w:rsid w:val="00177A8A"/>
    <w:rsid w:val="0019539F"/>
    <w:rsid w:val="001A5319"/>
    <w:rsid w:val="001B13D5"/>
    <w:rsid w:val="001C5F65"/>
    <w:rsid w:val="001D1772"/>
    <w:rsid w:val="001D4A13"/>
    <w:rsid w:val="001E5863"/>
    <w:rsid w:val="0020301C"/>
    <w:rsid w:val="00205F83"/>
    <w:rsid w:val="00214E76"/>
    <w:rsid w:val="0025091D"/>
    <w:rsid w:val="0025398D"/>
    <w:rsid w:val="002634C5"/>
    <w:rsid w:val="00265160"/>
    <w:rsid w:val="00267087"/>
    <w:rsid w:val="0028313A"/>
    <w:rsid w:val="00294888"/>
    <w:rsid w:val="00296B8E"/>
    <w:rsid w:val="002A2E73"/>
    <w:rsid w:val="002B078F"/>
    <w:rsid w:val="002B0B2E"/>
    <w:rsid w:val="002B2C97"/>
    <w:rsid w:val="002B4C91"/>
    <w:rsid w:val="002C4732"/>
    <w:rsid w:val="002C5139"/>
    <w:rsid w:val="002E188B"/>
    <w:rsid w:val="002E421C"/>
    <w:rsid w:val="002F770C"/>
    <w:rsid w:val="00300212"/>
    <w:rsid w:val="00301762"/>
    <w:rsid w:val="00314654"/>
    <w:rsid w:val="00314E4D"/>
    <w:rsid w:val="00322285"/>
    <w:rsid w:val="00325F4F"/>
    <w:rsid w:val="00337F95"/>
    <w:rsid w:val="003472C7"/>
    <w:rsid w:val="0036008C"/>
    <w:rsid w:val="00374DE2"/>
    <w:rsid w:val="00380CB9"/>
    <w:rsid w:val="00382FA2"/>
    <w:rsid w:val="003839C0"/>
    <w:rsid w:val="00396166"/>
    <w:rsid w:val="0039637B"/>
    <w:rsid w:val="00396F77"/>
    <w:rsid w:val="003A3A90"/>
    <w:rsid w:val="003C6E93"/>
    <w:rsid w:val="003C769A"/>
    <w:rsid w:val="003D22CF"/>
    <w:rsid w:val="003D3388"/>
    <w:rsid w:val="003E0D62"/>
    <w:rsid w:val="0040682B"/>
    <w:rsid w:val="00420A4D"/>
    <w:rsid w:val="00424117"/>
    <w:rsid w:val="00424196"/>
    <w:rsid w:val="00426392"/>
    <w:rsid w:val="00427F4A"/>
    <w:rsid w:val="0043115F"/>
    <w:rsid w:val="0044364F"/>
    <w:rsid w:val="00446B8B"/>
    <w:rsid w:val="00454C24"/>
    <w:rsid w:val="00455306"/>
    <w:rsid w:val="0046333E"/>
    <w:rsid w:val="004638E0"/>
    <w:rsid w:val="00481526"/>
    <w:rsid w:val="00482D72"/>
    <w:rsid w:val="00493C42"/>
    <w:rsid w:val="004A3B96"/>
    <w:rsid w:val="004A6FDC"/>
    <w:rsid w:val="004C3D6B"/>
    <w:rsid w:val="004C4E2F"/>
    <w:rsid w:val="004D067E"/>
    <w:rsid w:val="004D79BA"/>
    <w:rsid w:val="004E3410"/>
    <w:rsid w:val="004E38D6"/>
    <w:rsid w:val="00503319"/>
    <w:rsid w:val="00506EA9"/>
    <w:rsid w:val="00521411"/>
    <w:rsid w:val="00531EE1"/>
    <w:rsid w:val="00536720"/>
    <w:rsid w:val="00563387"/>
    <w:rsid w:val="00567C50"/>
    <w:rsid w:val="005837B5"/>
    <w:rsid w:val="00590F40"/>
    <w:rsid w:val="00592739"/>
    <w:rsid w:val="00592CEF"/>
    <w:rsid w:val="00594FEC"/>
    <w:rsid w:val="005A1D3E"/>
    <w:rsid w:val="005B48A1"/>
    <w:rsid w:val="005C445A"/>
    <w:rsid w:val="005E09C1"/>
    <w:rsid w:val="005F440E"/>
    <w:rsid w:val="005F596F"/>
    <w:rsid w:val="005F67FF"/>
    <w:rsid w:val="00600881"/>
    <w:rsid w:val="00611936"/>
    <w:rsid w:val="006136A2"/>
    <w:rsid w:val="00621652"/>
    <w:rsid w:val="00624820"/>
    <w:rsid w:val="00626C57"/>
    <w:rsid w:val="006314BC"/>
    <w:rsid w:val="0065147E"/>
    <w:rsid w:val="00656E79"/>
    <w:rsid w:val="00681E2F"/>
    <w:rsid w:val="00684BC8"/>
    <w:rsid w:val="00690C84"/>
    <w:rsid w:val="006970DD"/>
    <w:rsid w:val="00697D7A"/>
    <w:rsid w:val="006A127E"/>
    <w:rsid w:val="006A21E3"/>
    <w:rsid w:val="006B6E43"/>
    <w:rsid w:val="006C3046"/>
    <w:rsid w:val="006C4F33"/>
    <w:rsid w:val="006C4FF7"/>
    <w:rsid w:val="006D2970"/>
    <w:rsid w:val="006F17ED"/>
    <w:rsid w:val="00703704"/>
    <w:rsid w:val="007177B3"/>
    <w:rsid w:val="0072176B"/>
    <w:rsid w:val="0073783D"/>
    <w:rsid w:val="00752D34"/>
    <w:rsid w:val="007577E2"/>
    <w:rsid w:val="007655D9"/>
    <w:rsid w:val="00770439"/>
    <w:rsid w:val="00780B1E"/>
    <w:rsid w:val="00786DD2"/>
    <w:rsid w:val="00794E67"/>
    <w:rsid w:val="007A0369"/>
    <w:rsid w:val="007A4009"/>
    <w:rsid w:val="007A4B0D"/>
    <w:rsid w:val="007A4D41"/>
    <w:rsid w:val="007A5ACE"/>
    <w:rsid w:val="007A7753"/>
    <w:rsid w:val="007C13D2"/>
    <w:rsid w:val="007C67B0"/>
    <w:rsid w:val="007D2299"/>
    <w:rsid w:val="007E1BB8"/>
    <w:rsid w:val="007F7F2C"/>
    <w:rsid w:val="0080369C"/>
    <w:rsid w:val="00811E12"/>
    <w:rsid w:val="00812A92"/>
    <w:rsid w:val="00816354"/>
    <w:rsid w:val="0082109A"/>
    <w:rsid w:val="00842650"/>
    <w:rsid w:val="00854D4D"/>
    <w:rsid w:val="00867043"/>
    <w:rsid w:val="00873079"/>
    <w:rsid w:val="008747B9"/>
    <w:rsid w:val="008A61BF"/>
    <w:rsid w:val="008B03B3"/>
    <w:rsid w:val="008B3E05"/>
    <w:rsid w:val="008B58E9"/>
    <w:rsid w:val="008C0871"/>
    <w:rsid w:val="008E6757"/>
    <w:rsid w:val="00904F6B"/>
    <w:rsid w:val="009146EC"/>
    <w:rsid w:val="00914FBD"/>
    <w:rsid w:val="00922E86"/>
    <w:rsid w:val="00923B3F"/>
    <w:rsid w:val="00925DC5"/>
    <w:rsid w:val="0094133F"/>
    <w:rsid w:val="0094227A"/>
    <w:rsid w:val="00944E69"/>
    <w:rsid w:val="00953A2E"/>
    <w:rsid w:val="0096750A"/>
    <w:rsid w:val="00974B91"/>
    <w:rsid w:val="009952BB"/>
    <w:rsid w:val="0099670B"/>
    <w:rsid w:val="009A11A9"/>
    <w:rsid w:val="009A5596"/>
    <w:rsid w:val="009A6C56"/>
    <w:rsid w:val="009A7B99"/>
    <w:rsid w:val="009C1CCE"/>
    <w:rsid w:val="009C395B"/>
    <w:rsid w:val="009D3B9D"/>
    <w:rsid w:val="009E2F8A"/>
    <w:rsid w:val="009E6C43"/>
    <w:rsid w:val="009F493A"/>
    <w:rsid w:val="009F4F0B"/>
    <w:rsid w:val="00A00A24"/>
    <w:rsid w:val="00A028F0"/>
    <w:rsid w:val="00A21BB1"/>
    <w:rsid w:val="00A22CF8"/>
    <w:rsid w:val="00A22E5A"/>
    <w:rsid w:val="00A22FC7"/>
    <w:rsid w:val="00A23424"/>
    <w:rsid w:val="00A3086E"/>
    <w:rsid w:val="00A30DE6"/>
    <w:rsid w:val="00A408B3"/>
    <w:rsid w:val="00A718EE"/>
    <w:rsid w:val="00A73C49"/>
    <w:rsid w:val="00A835B1"/>
    <w:rsid w:val="00A94823"/>
    <w:rsid w:val="00A9579E"/>
    <w:rsid w:val="00AA3745"/>
    <w:rsid w:val="00AC029F"/>
    <w:rsid w:val="00AE662A"/>
    <w:rsid w:val="00AE6701"/>
    <w:rsid w:val="00AF2D69"/>
    <w:rsid w:val="00AF3412"/>
    <w:rsid w:val="00B06107"/>
    <w:rsid w:val="00B341A3"/>
    <w:rsid w:val="00B428F6"/>
    <w:rsid w:val="00B44731"/>
    <w:rsid w:val="00B51922"/>
    <w:rsid w:val="00B55EDF"/>
    <w:rsid w:val="00B60F09"/>
    <w:rsid w:val="00B6306B"/>
    <w:rsid w:val="00B64BDC"/>
    <w:rsid w:val="00B9263B"/>
    <w:rsid w:val="00B97AB3"/>
    <w:rsid w:val="00BB4016"/>
    <w:rsid w:val="00BC721D"/>
    <w:rsid w:val="00BC74C7"/>
    <w:rsid w:val="00BD4CF8"/>
    <w:rsid w:val="00BE07A0"/>
    <w:rsid w:val="00BE0C39"/>
    <w:rsid w:val="00BE4689"/>
    <w:rsid w:val="00BE638B"/>
    <w:rsid w:val="00BF24C2"/>
    <w:rsid w:val="00BF3B01"/>
    <w:rsid w:val="00C0126E"/>
    <w:rsid w:val="00C01419"/>
    <w:rsid w:val="00C06167"/>
    <w:rsid w:val="00C07BC2"/>
    <w:rsid w:val="00C239F6"/>
    <w:rsid w:val="00C24D69"/>
    <w:rsid w:val="00C301C1"/>
    <w:rsid w:val="00C43E55"/>
    <w:rsid w:val="00C44736"/>
    <w:rsid w:val="00C46615"/>
    <w:rsid w:val="00C5029F"/>
    <w:rsid w:val="00C559F1"/>
    <w:rsid w:val="00C619A2"/>
    <w:rsid w:val="00C6464C"/>
    <w:rsid w:val="00C66696"/>
    <w:rsid w:val="00C71C86"/>
    <w:rsid w:val="00C74D3E"/>
    <w:rsid w:val="00C95933"/>
    <w:rsid w:val="00C975AD"/>
    <w:rsid w:val="00CD1FB7"/>
    <w:rsid w:val="00CD35C0"/>
    <w:rsid w:val="00CD428D"/>
    <w:rsid w:val="00CD495A"/>
    <w:rsid w:val="00CD6308"/>
    <w:rsid w:val="00CF1B3C"/>
    <w:rsid w:val="00CF41BD"/>
    <w:rsid w:val="00D045A8"/>
    <w:rsid w:val="00D15DE7"/>
    <w:rsid w:val="00D175F4"/>
    <w:rsid w:val="00D41879"/>
    <w:rsid w:val="00D4396E"/>
    <w:rsid w:val="00D441A0"/>
    <w:rsid w:val="00D62CF0"/>
    <w:rsid w:val="00D653B9"/>
    <w:rsid w:val="00D70DDB"/>
    <w:rsid w:val="00D73454"/>
    <w:rsid w:val="00D90291"/>
    <w:rsid w:val="00D971D1"/>
    <w:rsid w:val="00D97CF1"/>
    <w:rsid w:val="00DA3C6A"/>
    <w:rsid w:val="00DB061A"/>
    <w:rsid w:val="00DB7500"/>
    <w:rsid w:val="00DB7AAE"/>
    <w:rsid w:val="00DC01A4"/>
    <w:rsid w:val="00DC4045"/>
    <w:rsid w:val="00DC40BA"/>
    <w:rsid w:val="00DD0FD0"/>
    <w:rsid w:val="00DF7BF7"/>
    <w:rsid w:val="00E17518"/>
    <w:rsid w:val="00E20FE1"/>
    <w:rsid w:val="00E27F54"/>
    <w:rsid w:val="00E335FC"/>
    <w:rsid w:val="00E43A1E"/>
    <w:rsid w:val="00E44F2A"/>
    <w:rsid w:val="00E51335"/>
    <w:rsid w:val="00E56371"/>
    <w:rsid w:val="00E66C29"/>
    <w:rsid w:val="00E8410B"/>
    <w:rsid w:val="00E87B24"/>
    <w:rsid w:val="00E9135F"/>
    <w:rsid w:val="00EA18A4"/>
    <w:rsid w:val="00EA5B59"/>
    <w:rsid w:val="00EC407B"/>
    <w:rsid w:val="00EC6E99"/>
    <w:rsid w:val="00ED3DB5"/>
    <w:rsid w:val="00ED4E23"/>
    <w:rsid w:val="00EE2EF2"/>
    <w:rsid w:val="00F01ABD"/>
    <w:rsid w:val="00F1163A"/>
    <w:rsid w:val="00F2220D"/>
    <w:rsid w:val="00F22AA1"/>
    <w:rsid w:val="00F276C2"/>
    <w:rsid w:val="00F352B6"/>
    <w:rsid w:val="00F400BF"/>
    <w:rsid w:val="00F424AF"/>
    <w:rsid w:val="00F72D8F"/>
    <w:rsid w:val="00F77AB6"/>
    <w:rsid w:val="00F77EBD"/>
    <w:rsid w:val="00F83231"/>
    <w:rsid w:val="00FA48CB"/>
    <w:rsid w:val="00FB0EE5"/>
    <w:rsid w:val="00FC1EAE"/>
    <w:rsid w:val="00FE4047"/>
    <w:rsid w:val="00FE4093"/>
    <w:rsid w:val="00FF401E"/>
    <w:rsid w:val="00FF52FD"/>
    <w:rsid w:val="052A4BF8"/>
    <w:rsid w:val="07DD3473"/>
    <w:rsid w:val="0A377818"/>
    <w:rsid w:val="15F433F4"/>
    <w:rsid w:val="31698A6B"/>
    <w:rsid w:val="35E0643E"/>
    <w:rsid w:val="37EA785B"/>
    <w:rsid w:val="3AC528C1"/>
    <w:rsid w:val="44F9FF8C"/>
    <w:rsid w:val="5055A642"/>
    <w:rsid w:val="5C16CEE9"/>
    <w:rsid w:val="5CFC72A0"/>
    <w:rsid w:val="5F7508A6"/>
    <w:rsid w:val="6FF66346"/>
    <w:rsid w:val="7363A86E"/>
    <w:rsid w:val="7DF321A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AC0767A"/>
  <w15:chartTrackingRefBased/>
  <w15:docId w15:val="{2F92860A-B40E-49ED-8CB1-06A8FFB728A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US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53A2E"/>
    <w:pPr>
      <w:spacing w:after="0" w:line="240" w:lineRule="auto"/>
    </w:pPr>
    <w:rPr>
      <w:rFonts w:eastAsiaTheme="minorEastAsia"/>
      <w:sz w:val="24"/>
      <w:lang w:eastAsia="ja-JP"/>
    </w:rPr>
  </w:style>
  <w:style w:type="paragraph" w:styleId="Heading1">
    <w:name w:val="heading 1"/>
    <w:aliases w:val="A Level Heading"/>
    <w:basedOn w:val="Normal"/>
    <w:next w:val="Normal"/>
    <w:link w:val="Heading1Char"/>
    <w:uiPriority w:val="9"/>
    <w:qFormat/>
    <w:rsid w:val="00214E76"/>
    <w:pPr>
      <w:keepNext/>
      <w:keepLines/>
      <w:spacing w:before="240"/>
      <w:outlineLvl w:val="0"/>
    </w:pPr>
    <w:rPr>
      <w:rFonts w:eastAsiaTheme="majorEastAsia" w:cstheme="majorBidi"/>
      <w:b/>
      <w:color w:val="000000" w:themeColor="text1"/>
      <w:sz w:val="32"/>
      <w:szCs w:val="32"/>
    </w:rPr>
  </w:style>
  <w:style w:type="paragraph" w:styleId="Heading2">
    <w:name w:val="heading 2"/>
    <w:aliases w:val="B Level Heading"/>
    <w:basedOn w:val="Normal"/>
    <w:next w:val="Normal"/>
    <w:link w:val="Heading2Char"/>
    <w:uiPriority w:val="9"/>
    <w:unhideWhenUsed/>
    <w:qFormat/>
    <w:rsid w:val="0096750A"/>
    <w:pPr>
      <w:keepNext/>
      <w:keepLines/>
      <w:spacing w:before="40"/>
      <w:outlineLvl w:val="1"/>
    </w:pPr>
    <w:rPr>
      <w:rFonts w:eastAsiaTheme="majorEastAsia" w:cstheme="majorBidi"/>
      <w:b/>
      <w:color w:val="000000" w:themeColor="text1"/>
      <w:sz w:val="28"/>
      <w:szCs w:val="26"/>
    </w:rPr>
  </w:style>
  <w:style w:type="paragraph" w:styleId="Heading3">
    <w:name w:val="heading 3"/>
    <w:aliases w:val="C Level Heading"/>
    <w:basedOn w:val="Normal"/>
    <w:next w:val="Normal"/>
    <w:link w:val="Heading3Char"/>
    <w:uiPriority w:val="9"/>
    <w:unhideWhenUsed/>
    <w:qFormat/>
    <w:rsid w:val="0096750A"/>
    <w:pPr>
      <w:keepNext/>
      <w:keepLines/>
      <w:spacing w:before="40"/>
      <w:outlineLvl w:val="2"/>
    </w:pPr>
    <w:rPr>
      <w:rFonts w:eastAsiaTheme="majorEastAsia" w:cstheme="majorBidi"/>
      <w:i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CF1B3C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F1B3C"/>
    <w:rPr>
      <w:rFonts w:eastAsiaTheme="minorEastAsia"/>
      <w:lang w:eastAsia="ja-JP"/>
    </w:rPr>
  </w:style>
  <w:style w:type="paragraph" w:styleId="Footer">
    <w:name w:val="footer"/>
    <w:basedOn w:val="Normal"/>
    <w:link w:val="FooterChar"/>
    <w:uiPriority w:val="99"/>
    <w:unhideWhenUsed/>
    <w:rsid w:val="00CF1B3C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F1B3C"/>
    <w:rPr>
      <w:rFonts w:eastAsiaTheme="minorEastAsia"/>
      <w:lang w:eastAsia="ja-JP"/>
    </w:rPr>
  </w:style>
  <w:style w:type="paragraph" w:customStyle="1" w:styleId="A-LEVEL10">
    <w:name w:val="A-LEVEL 1.0"/>
    <w:basedOn w:val="Heading1"/>
    <w:next w:val="Normal"/>
    <w:qFormat/>
    <w:rsid w:val="00214E76"/>
    <w:pPr>
      <w:spacing w:after="160" w:line="259" w:lineRule="auto"/>
    </w:pPr>
    <w:rPr>
      <w:rFonts w:eastAsiaTheme="minorHAnsi"/>
      <w:kern w:val="0"/>
      <w:lang w:eastAsia="en-US"/>
      <w14:ligatures w14:val="none"/>
    </w:rPr>
  </w:style>
  <w:style w:type="paragraph" w:styleId="ListParagraph">
    <w:name w:val="List Paragraph"/>
    <w:basedOn w:val="Normal"/>
    <w:uiPriority w:val="34"/>
    <w:qFormat/>
    <w:rsid w:val="0072176B"/>
    <w:pPr>
      <w:ind w:left="720"/>
      <w:contextualSpacing/>
    </w:pPr>
  </w:style>
  <w:style w:type="character" w:customStyle="1" w:styleId="Heading1Char">
    <w:name w:val="Heading 1 Char"/>
    <w:aliases w:val="A Level Heading Char"/>
    <w:basedOn w:val="DefaultParagraphFont"/>
    <w:link w:val="Heading1"/>
    <w:uiPriority w:val="9"/>
    <w:rsid w:val="00214E76"/>
    <w:rPr>
      <w:rFonts w:eastAsiaTheme="majorEastAsia" w:cstheme="majorBidi"/>
      <w:b/>
      <w:color w:val="000000" w:themeColor="text1"/>
      <w:sz w:val="32"/>
      <w:szCs w:val="32"/>
      <w:lang w:eastAsia="ja-JP"/>
    </w:rPr>
  </w:style>
  <w:style w:type="paragraph" w:styleId="TOCHeading">
    <w:name w:val="TOC Heading"/>
    <w:basedOn w:val="Heading1"/>
    <w:next w:val="Normal"/>
    <w:uiPriority w:val="39"/>
    <w:unhideWhenUsed/>
    <w:qFormat/>
    <w:rsid w:val="00592739"/>
    <w:pPr>
      <w:spacing w:line="259" w:lineRule="auto"/>
      <w:outlineLvl w:val="9"/>
    </w:pPr>
    <w:rPr>
      <w:kern w:val="0"/>
      <w:lang w:eastAsia="en-US"/>
      <w14:ligatures w14:val="none"/>
    </w:rPr>
  </w:style>
  <w:style w:type="paragraph" w:styleId="TOC1">
    <w:name w:val="toc 1"/>
    <w:basedOn w:val="Normal"/>
    <w:next w:val="Normal"/>
    <w:autoRedefine/>
    <w:uiPriority w:val="39"/>
    <w:unhideWhenUsed/>
    <w:rsid w:val="00214E76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214E76"/>
    <w:rPr>
      <w:color w:val="0563C1" w:themeColor="hyperlink"/>
      <w:u w:val="single"/>
    </w:rPr>
  </w:style>
  <w:style w:type="character" w:customStyle="1" w:styleId="Heading2Char">
    <w:name w:val="Heading 2 Char"/>
    <w:aliases w:val="B Level Heading Char"/>
    <w:basedOn w:val="DefaultParagraphFont"/>
    <w:link w:val="Heading2"/>
    <w:uiPriority w:val="9"/>
    <w:rsid w:val="0096750A"/>
    <w:rPr>
      <w:rFonts w:eastAsiaTheme="majorEastAsia" w:cstheme="majorBidi"/>
      <w:b/>
      <w:color w:val="000000" w:themeColor="text1"/>
      <w:sz w:val="28"/>
      <w:szCs w:val="26"/>
      <w:lang w:eastAsia="ja-JP"/>
    </w:rPr>
  </w:style>
  <w:style w:type="character" w:customStyle="1" w:styleId="Heading3Char">
    <w:name w:val="Heading 3 Char"/>
    <w:aliases w:val="C Level Heading Char"/>
    <w:basedOn w:val="DefaultParagraphFont"/>
    <w:link w:val="Heading3"/>
    <w:uiPriority w:val="9"/>
    <w:rsid w:val="0096750A"/>
    <w:rPr>
      <w:rFonts w:eastAsiaTheme="majorEastAsia" w:cstheme="majorBidi"/>
      <w:i/>
      <w:color w:val="000000" w:themeColor="text1"/>
      <w:sz w:val="24"/>
      <w:szCs w:val="24"/>
      <w:lang w:eastAsia="ja-JP"/>
    </w:rPr>
  </w:style>
  <w:style w:type="paragraph" w:styleId="TOC2">
    <w:name w:val="toc 2"/>
    <w:basedOn w:val="Normal"/>
    <w:next w:val="Normal"/>
    <w:autoRedefine/>
    <w:uiPriority w:val="39"/>
    <w:unhideWhenUsed/>
    <w:rsid w:val="00953A2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953A2E"/>
    <w:pPr>
      <w:spacing w:after="100"/>
      <w:ind w:left="440"/>
    </w:pPr>
  </w:style>
  <w:style w:type="table" w:styleId="TableGrid">
    <w:name w:val="Table Grid"/>
    <w:basedOn w:val="TableNormal"/>
    <w:uiPriority w:val="39"/>
    <w:rsid w:val="009E6C43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382FA2"/>
    <w:pPr>
      <w:spacing w:before="100" w:beforeAutospacing="1" w:after="100" w:afterAutospacing="1"/>
    </w:pPr>
    <w:rPr>
      <w:rFonts w:ascii="Times New Roman" w:eastAsia="Times New Roman" w:hAnsi="Times New Roman" w:cs="Times New Roman"/>
      <w:kern w:val="0"/>
      <w:szCs w:val="24"/>
      <w:lang w:eastAsia="en-US"/>
      <w14:ligatures w14:val="none"/>
    </w:rPr>
  </w:style>
  <w:style w:type="paragraph" w:styleId="Bibliography">
    <w:name w:val="Bibliography"/>
    <w:basedOn w:val="Normal"/>
    <w:next w:val="Normal"/>
    <w:uiPriority w:val="37"/>
    <w:unhideWhenUsed/>
    <w:rsid w:val="00D90291"/>
    <w:pPr>
      <w:tabs>
        <w:tab w:val="left" w:pos="384"/>
      </w:tabs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64824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65843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88481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34565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68613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17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86623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126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332811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224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76523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7112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31537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2336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89977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1327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80437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3694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9770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5400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507029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80121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659092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019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2919894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634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39998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226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52013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29511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34942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05479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02403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3509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69948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50181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109079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2170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087037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69569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92021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90882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95043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73376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09646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93726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2460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437526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4704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4092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778332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78318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799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264757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59465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81953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44255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26383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59117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88450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96098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576806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93979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76197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82518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6337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86919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90845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69734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33199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37654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58102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07207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32664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54316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60084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987229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151790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24479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9033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64789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83133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84804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288810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1276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7401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31433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96797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0342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920088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5359364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202289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903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49404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6984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74836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922440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80658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340353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36189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3859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515780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3214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8780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40981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466225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18265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0525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391029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21046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38338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156897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68325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208553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46256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57328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33063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570474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3081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888159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172882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06700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27051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808185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11224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140026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63296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04768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19958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0162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653536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48097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57108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0877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1636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047616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10836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08538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701993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231812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5983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36020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76067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458475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305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21172879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6889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609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55612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016374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266146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4544926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099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0326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7632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128894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7004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02959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0196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96564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5542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840355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6395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625833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4129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817272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6265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332276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28868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62667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82782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44965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352865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364348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727129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68395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281391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1578347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823080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244749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958021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73916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26213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70951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074519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385297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88757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8937726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83628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02703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64918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933086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66847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90633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24843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133347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98846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035390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08789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01266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1798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162056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3450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69562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433977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278419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47987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158534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07304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4156837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65622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656893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425619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26133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619063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0833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31172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250851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969653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684602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58748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066709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782927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370562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49849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4617919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85594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702473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94812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65508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563693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185832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673093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5823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4450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71275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770654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65584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8859296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63537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1965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0875475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37889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93893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29292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10750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27617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656305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092414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90866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564524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857800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61344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322217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700572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76715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84817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9399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962700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851670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0100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316712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69988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3705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952944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16146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32059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82927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535675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31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48802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867733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78623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542091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357407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88066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62540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522120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8315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2052592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1051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11401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380472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044186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59343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7876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789338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104673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70225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3446860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1180634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771127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5772842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70439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79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2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347538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63918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74853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74414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010945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29804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99924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04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5560986">
                  <w:marLeft w:val="36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6873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05971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460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067829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3890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47515">
              <w:marLeft w:val="-75"/>
              <w:marRight w:val="0"/>
              <w:marTop w:val="30"/>
              <w:marBottom w:val="3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74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4635698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4507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450669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7309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621322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6968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21492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11565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5119951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23157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8758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3792860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806035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122434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092260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4406070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255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13155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211124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202414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8844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0073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173572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37397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777152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524991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852351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878062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5744046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595866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4807202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4410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733097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158674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977969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662664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295338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044092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278651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321973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554217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418030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858523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713630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327846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893268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46067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7902002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86187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35709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065778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13640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66712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08041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900890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19696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294127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292559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81479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342233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9579182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736164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807616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886724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6482688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926503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00314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05100459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391345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067304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5391608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23767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08867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48060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1282908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610410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289843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1717250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525120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080291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4677417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2563307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60827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24675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182851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050844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38738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3562698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64620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188700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8818558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4360926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05644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08211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6765895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37690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9551169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644860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773270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5943172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915013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6382241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0784457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01520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460237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398597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908482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767459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692811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474048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1291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618952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413529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74340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657905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0260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9496047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8987771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699245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0422078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119069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53170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52206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630755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012918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723937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305183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19980670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1842775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00399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168643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052763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7423469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212029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2796717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54467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70838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  <w:div w:id="2066680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31196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056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3.jpeg"/><Relationship Id="rId18" Type="http://schemas.openxmlformats.org/officeDocument/2006/relationships/image" Target="media/image8.png"/><Relationship Id="rId3" Type="http://schemas.openxmlformats.org/officeDocument/2006/relationships/customXml" Target="../customXml/item3.xml"/><Relationship Id="rId21" Type="http://schemas.openxmlformats.org/officeDocument/2006/relationships/image" Target="media/image11.png"/><Relationship Id="rId7" Type="http://schemas.openxmlformats.org/officeDocument/2006/relationships/settings" Target="settings.xml"/><Relationship Id="rId12" Type="http://schemas.openxmlformats.org/officeDocument/2006/relationships/image" Target="media/image2.png"/><Relationship Id="rId17" Type="http://schemas.openxmlformats.org/officeDocument/2006/relationships/image" Target="media/image7.png"/><Relationship Id="rId25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image" Target="media/image6.png"/><Relationship Id="rId20" Type="http://schemas.openxmlformats.org/officeDocument/2006/relationships/image" Target="media/image10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fontTable" Target="fontTable.xml"/><Relationship Id="rId5" Type="http://schemas.openxmlformats.org/officeDocument/2006/relationships/numbering" Target="numbering.xml"/><Relationship Id="rId15" Type="http://schemas.openxmlformats.org/officeDocument/2006/relationships/image" Target="media/image5.png"/><Relationship Id="rId23" Type="http://schemas.openxmlformats.org/officeDocument/2006/relationships/footer" Target="footer1.xml"/><Relationship Id="rId10" Type="http://schemas.openxmlformats.org/officeDocument/2006/relationships/endnotes" Target="endnotes.xml"/><Relationship Id="rId19" Type="http://schemas.openxmlformats.org/officeDocument/2006/relationships/image" Target="media/image9.pn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image" Target="media/image4.png"/><Relationship Id="rId22" Type="http://schemas.openxmlformats.org/officeDocument/2006/relationships/image" Target="media/image12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5EDFBC8355819247AF6A4F705EB168AD" ma:contentTypeVersion="11" ma:contentTypeDescription="Create a new document." ma:contentTypeScope="" ma:versionID="fe0dfedd9ea4433b4eed4b56e1dc9b29">
  <xsd:schema xmlns:xsd="http://www.w3.org/2001/XMLSchema" xmlns:xs="http://www.w3.org/2001/XMLSchema" xmlns:p="http://schemas.microsoft.com/office/2006/metadata/properties" xmlns:ns2="5b95d91b-c99a-4941-9513-76b88626be3d" xmlns:ns3="b8618d93-c323-4b5f-ba26-bb127dd11f62" targetNamespace="http://schemas.microsoft.com/office/2006/metadata/properties" ma:root="true" ma:fieldsID="2f82d21a334b4f7c3c32ffa5380747c7" ns2:_="" ns3:_="">
    <xsd:import namespace="5b95d91b-c99a-4941-9513-76b88626be3d"/>
    <xsd:import namespace="b8618d93-c323-4b5f-ba26-bb127dd11f6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3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b95d91b-c99a-4941-9513-76b88626be3d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12" nillable="true" ma:taxonomy="true" ma:internalName="lcf76f155ced4ddcb4097134ff3c332f" ma:taxonomyFieldName="MediaServiceImageTags" ma:displayName="Image Tags" ma:readOnly="false" ma:fieldId="{5cf76f15-5ced-4ddc-b409-7134ff3c332f}" ma:taxonomyMulti="true" ma:sspId="a4ee6b6e-1dad-49a7-85d1-bf6bd711290a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ServiceLocation" ma:index="18" nillable="true" ma:displayName="Location" ma:indexed="true" ma:internalName="MediaServiceLocatio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8618d93-c323-4b5f-ba26-bb127dd11f62" elementFormDefault="qualified">
    <xsd:import namespace="http://schemas.microsoft.com/office/2006/documentManagement/types"/>
    <xsd:import namespace="http://schemas.microsoft.com/office/infopath/2007/PartnerControls"/>
    <xsd:element name="TaxCatchAll" ma:index="13" nillable="true" ma:displayName="Taxonomy Catch All Column" ma:hidden="true" ma:list="{38d58c96-d69d-436b-a137-5ee6bc1a94aa}" ma:internalName="TaxCatchAll" ma:showField="CatchAllData" ma:web="b8618d93-c323-4b5f-ba26-bb127dd11f62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5b95d91b-c99a-4941-9513-76b88626be3d">
      <Terms xmlns="http://schemas.microsoft.com/office/infopath/2007/PartnerControls"/>
    </lcf76f155ced4ddcb4097134ff3c332f>
    <TaxCatchAll xmlns="b8618d93-c323-4b5f-ba26-bb127dd11f62" xsi:nil="true"/>
  </documentManagement>
</p:properties>
</file>

<file path=customXml/itemProps1.xml><?xml version="1.0" encoding="utf-8"?>
<ds:datastoreItem xmlns:ds="http://schemas.openxmlformats.org/officeDocument/2006/customXml" ds:itemID="{B7795B37-2DC9-42FE-9BEE-60603AA4A4D0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B95B02B-C284-4FD4-9385-28B5AF35E31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b95d91b-c99a-4941-9513-76b88626be3d"/>
    <ds:schemaRef ds:uri="b8618d93-c323-4b5f-ba26-bb127dd11f6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969D6225-30F7-4D7B-94AE-9CF3BD78D8AE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9DDB79A6-1725-46DC-92AD-545DA33E0314}">
  <ds:schemaRefs>
    <ds:schemaRef ds:uri="b8618d93-c323-4b5f-ba26-bb127dd11f62"/>
    <ds:schemaRef ds:uri="http://schemas.microsoft.com/office/2006/metadata/properties"/>
    <ds:schemaRef ds:uri="http://purl.org/dc/terms/"/>
    <ds:schemaRef ds:uri="http://purl.org/dc/dcmitype/"/>
    <ds:schemaRef ds:uri="http://purl.org/dc/elements/1.1/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5b95d91b-c99a-4941-9513-76b88626be3d"/>
    <ds:schemaRef ds:uri="http://www.w3.org/XML/1998/namespac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0</TotalTime>
  <Pages>12</Pages>
  <Words>1874</Words>
  <Characters>10688</Characters>
  <Application>Microsoft Office Word</Application>
  <DocSecurity>0</DocSecurity>
  <Lines>89</Lines>
  <Paragraphs>25</Paragraphs>
  <ScaleCrop>false</ScaleCrop>
  <Company/>
  <LinksUpToDate>false</LinksUpToDate>
  <CharactersWithSpaces>12537</CharactersWithSpaces>
  <SharedDoc>false</SharedDoc>
  <HLinks>
    <vt:vector size="108" baseType="variant">
      <vt:variant>
        <vt:i4>2031665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46847231</vt:lpwstr>
      </vt:variant>
      <vt:variant>
        <vt:i4>2031665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46847230</vt:lpwstr>
      </vt:variant>
      <vt:variant>
        <vt:i4>1966129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46847229</vt:lpwstr>
      </vt:variant>
      <vt:variant>
        <vt:i4>1966129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46847228</vt:lpwstr>
      </vt:variant>
      <vt:variant>
        <vt:i4>1966129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46847227</vt:lpwstr>
      </vt:variant>
      <vt:variant>
        <vt:i4>1966129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46847226</vt:lpwstr>
      </vt:variant>
      <vt:variant>
        <vt:i4>1966129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46847225</vt:lpwstr>
      </vt:variant>
      <vt:variant>
        <vt:i4>1966129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46847224</vt:lpwstr>
      </vt:variant>
      <vt:variant>
        <vt:i4>1966129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46847223</vt:lpwstr>
      </vt:variant>
      <vt:variant>
        <vt:i4>1966129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46847222</vt:lpwstr>
      </vt:variant>
      <vt:variant>
        <vt:i4>1966129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46847221</vt:lpwstr>
      </vt:variant>
      <vt:variant>
        <vt:i4>1966129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46847220</vt:lpwstr>
      </vt:variant>
      <vt:variant>
        <vt:i4>1900593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46847219</vt:lpwstr>
      </vt:variant>
      <vt:variant>
        <vt:i4>1900593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46847218</vt:lpwstr>
      </vt:variant>
      <vt:variant>
        <vt:i4>1900593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46847217</vt:lpwstr>
      </vt:variant>
      <vt:variant>
        <vt:i4>1900593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46847216</vt:lpwstr>
      </vt:variant>
      <vt:variant>
        <vt:i4>1900593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46847215</vt:lpwstr>
      </vt:variant>
      <vt:variant>
        <vt:i4>190059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46847214</vt:lpwstr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opes, Devin L.</dc:creator>
  <cp:keywords/>
  <dc:description/>
  <cp:lastModifiedBy>Reinert, Alexander G.</cp:lastModifiedBy>
  <cp:revision>156</cp:revision>
  <cp:lastPrinted>2023-10-14T16:39:00Z</cp:lastPrinted>
  <dcterms:created xsi:type="dcterms:W3CDTF">2023-09-29T08:15:00Z</dcterms:created>
  <dcterms:modified xsi:type="dcterms:W3CDTF">2023-10-14T16:3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5EDFBC8355819247AF6A4F705EB168AD</vt:lpwstr>
  </property>
  <property fmtid="{D5CDD505-2E9C-101B-9397-08002B2CF9AE}" pid="3" name="MediaServiceImageTags">
    <vt:lpwstr/>
  </property>
  <property fmtid="{D5CDD505-2E9C-101B-9397-08002B2CF9AE}" pid="4" name="ZOTERO_PREF_1">
    <vt:lpwstr>&lt;data data-version="3" zotero-version="6.0.27"&gt;&lt;session id="i4QbzDGs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5" name="ZOTERO_PREF_2">
    <vt:lpwstr>nalAbbreviations" value="true"/&gt;&lt;/prefs&gt;&lt;/data&gt;</vt:lpwstr>
  </property>
</Properties>
</file>